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2D4B89DA" w:rsidR="008F2C1B" w:rsidRDefault="00BB42D8" w:rsidP="00435728">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p>
    <w:p w14:paraId="01095423" w14:textId="7C08B1B7" w:rsidR="008F2C1B" w:rsidRDefault="00351A77" w:rsidP="00435728">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Max C.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rsidP="00435728">
      <w:pPr>
        <w:suppressLineNumbers/>
        <w:rPr>
          <w:lang w:val="en-US"/>
        </w:rPr>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rsidP="00435728">
      <w:pPr>
        <w:suppressLineNumbers/>
        <w:rPr>
          <w:lang w:val="en-US"/>
        </w:rPr>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rsidP="00435728">
      <w:pPr>
        <w:suppressLineNumbers/>
        <w:rPr>
          <w:lang w:val="en-US"/>
        </w:rPr>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435728">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435728">
      <w:pPr>
        <w:suppressLineNumbers/>
        <w:spacing w:line="480" w:lineRule="auto"/>
        <w:rPr>
          <w:rFonts w:ascii="Calibri" w:eastAsia="Calibri" w:hAnsi="Calibri" w:cs="Calibri"/>
          <w:lang w:val="en-US"/>
        </w:rPr>
      </w:pPr>
      <w:bookmarkStart w:id="0" w:name="_GoBack"/>
      <w:bookmarkEnd w:id="0"/>
    </w:p>
    <w:p w14:paraId="6DE66F65" w14:textId="4D16D70E" w:rsidR="00752C1B" w:rsidRDefault="00752C1B" w:rsidP="008E40C9">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 xml:space="preserve">solutions, case studies are an unexploited resource.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case studies. </w:t>
      </w:r>
      <w:r w:rsidR="00524C72">
        <w:rPr>
          <w:rFonts w:ascii="Calibri" w:eastAsia="Calibri" w:hAnsi="Calibri" w:cs="Calibri"/>
          <w:b/>
        </w:rPr>
        <w:t>With almost</w:t>
      </w:r>
      <w:r w:rsidR="0085437D">
        <w:rPr>
          <w:rFonts w:ascii="Calibri" w:eastAsia="Calibri" w:hAnsi="Calibri" w:cs="Calibri"/>
          <w:b/>
        </w:rPr>
        <w:t xml:space="preserve"> </w:t>
      </w:r>
      <w:r w:rsidR="00F538E3">
        <w:rPr>
          <w:rFonts w:ascii="Calibri" w:eastAsia="Calibri" w:hAnsi="Calibri" w:cs="Calibri"/>
          <w:b/>
        </w:rPr>
        <w:t>3</w:t>
      </w:r>
      <w:r w:rsidR="008E40C9">
        <w:rPr>
          <w:rFonts w:ascii="Calibri" w:eastAsia="Calibri" w:hAnsi="Calibri" w:cs="Calibri"/>
          <w:b/>
        </w:rPr>
        <w:t>,</w:t>
      </w:r>
      <w:r w:rsidR="00F538E3">
        <w:rPr>
          <w:rFonts w:ascii="Calibri" w:eastAsia="Calibri" w:hAnsi="Calibri" w:cs="Calibri"/>
          <w:b/>
        </w:rPr>
        <w:t>500 cases</w:t>
      </w:r>
      <w:r w:rsidR="00524C72">
        <w:rPr>
          <w:rFonts w:ascii="Calibri" w:eastAsia="Calibri" w:hAnsi="Calibri" w:cs="Calibri"/>
          <w:b/>
        </w:rPr>
        <w:t>, a wealth of evidence is available. However,</w:t>
      </w:r>
      <w:r w:rsidR="0085437D">
        <w:rPr>
          <w:rFonts w:ascii="Calibri" w:eastAsia="Calibri" w:hAnsi="Calibri" w:cs="Calibri"/>
          <w:b/>
        </w:rPr>
        <w:t xml:space="preserve"> </w:t>
      </w:r>
      <w:r>
        <w:rPr>
          <w:rFonts w:ascii="Calibri" w:eastAsia="Calibri" w:hAnsi="Calibri" w:cs="Calibri"/>
          <w:b/>
        </w:rPr>
        <w:t>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w:t>
      </w:r>
      <w:r w:rsidR="00271A62">
        <w:rPr>
          <w:rFonts w:ascii="Calibri" w:eastAsia="Calibri" w:hAnsi="Calibri" w:cs="Calibri"/>
          <w:b/>
        </w:rPr>
        <w:t>learning</w:t>
      </w:r>
      <w:r>
        <w:rPr>
          <w:rFonts w:ascii="Calibri" w:eastAsia="Calibri" w:hAnsi="Calibri" w:cs="Calibri"/>
          <w:b/>
        </w:rPr>
        <w:t xml:space="preserve">. </w:t>
      </w:r>
      <w:r w:rsidR="00880349">
        <w:rPr>
          <w:rFonts w:ascii="Calibri" w:eastAsia="Calibri" w:hAnsi="Calibri" w:cs="Calibri"/>
          <w:b/>
        </w:rPr>
        <w:t xml:space="preserve">There are strong size, regional and topic biases in case study coverage, </w:t>
      </w:r>
      <w:r w:rsidR="0044150C">
        <w:rPr>
          <w:rFonts w:ascii="Calibri" w:eastAsia="Calibri" w:hAnsi="Calibri" w:cs="Calibri"/>
          <w:b/>
        </w:rPr>
        <w:t xml:space="preserve">and </w:t>
      </w:r>
      <w:r w:rsidR="008E40C9">
        <w:rPr>
          <w:rFonts w:ascii="Calibri" w:eastAsia="Calibri" w:hAnsi="Calibri" w:cs="Calibri"/>
          <w:b/>
        </w:rPr>
        <w:t xml:space="preserve">sparse </w:t>
      </w:r>
      <w:r w:rsidR="0044150C">
        <w:rPr>
          <w:rFonts w:ascii="Calibri" w:eastAsia="Calibri" w:hAnsi="Calibri" w:cs="Calibri"/>
          <w:b/>
        </w:rPr>
        <w:t>efforts to conduct</w:t>
      </w:r>
      <w:r w:rsidR="008E40C9">
        <w:rPr>
          <w:rFonts w:ascii="Calibri" w:eastAsia="Calibri" w:hAnsi="Calibri" w:cs="Calibri"/>
          <w:b/>
        </w:rPr>
        <w:t xml:space="preserve"> comparative analysis </w:t>
      </w:r>
      <w:r w:rsidR="0044150C">
        <w:rPr>
          <w:rFonts w:ascii="Calibri" w:eastAsia="Calibri" w:hAnsi="Calibri" w:cs="Calibri"/>
          <w:b/>
        </w:rPr>
        <w:t xml:space="preserve">and </w:t>
      </w:r>
      <w:r w:rsidR="008E40C9">
        <w:rPr>
          <w:rFonts w:ascii="Calibri" w:eastAsia="Calibri" w:hAnsi="Calibri" w:cs="Calibri"/>
          <w:b/>
        </w:rPr>
        <w:t xml:space="preserve">systematic reviews. </w:t>
      </w:r>
      <w:r w:rsidR="005843B7">
        <w:rPr>
          <w:rFonts w:ascii="Calibri" w:eastAsia="Calibri" w:hAnsi="Calibri" w:cs="Calibri"/>
          <w:b/>
        </w:rPr>
        <w:t>W</w:t>
      </w:r>
      <w:r>
        <w:rPr>
          <w:rFonts w:ascii="Calibri" w:eastAsia="Calibri" w:hAnsi="Calibri" w:cs="Calibri"/>
          <w:b/>
        </w:rPr>
        <w:t xml:space="preserve">e </w:t>
      </w:r>
      <w:r w:rsidR="00F538E3">
        <w:rPr>
          <w:rFonts w:ascii="Calibri" w:eastAsia="Calibri" w:hAnsi="Calibri" w:cs="Calibri"/>
          <w:b/>
        </w:rPr>
        <w:t xml:space="preserve">show how </w:t>
      </w:r>
      <w:r>
        <w:rPr>
          <w:rFonts w:ascii="Calibri" w:eastAsia="Calibri" w:hAnsi="Calibri" w:cs="Calibri"/>
          <w:b/>
        </w:rPr>
        <w:t xml:space="preserve">quantitative typologies </w:t>
      </w:r>
      <w:r w:rsidR="00FB76DA">
        <w:rPr>
          <w:rFonts w:ascii="Calibri" w:eastAsia="Calibri" w:hAnsi="Calibri" w:cs="Calibri"/>
          <w:b/>
        </w:rPr>
        <w:t xml:space="preserve">can be blended </w:t>
      </w:r>
      <w:r>
        <w:rPr>
          <w:rFonts w:ascii="Calibri" w:eastAsia="Calibri" w:hAnsi="Calibri" w:cs="Calibri"/>
          <w:b/>
        </w:rPr>
        <w:t xml:space="preserve">with qualitative knowledge </w:t>
      </w:r>
      <w:r w:rsidR="008E40C9">
        <w:rPr>
          <w:rFonts w:ascii="Calibri" w:eastAsia="Calibri" w:hAnsi="Calibri" w:cs="Calibri"/>
          <w:b/>
        </w:rPr>
        <w:t xml:space="preserve">from cases </w:t>
      </w:r>
      <w:r w:rsidR="00FB76DA">
        <w:rPr>
          <w:rFonts w:ascii="Calibri" w:eastAsia="Calibri" w:hAnsi="Calibri" w:cs="Calibri"/>
          <w:b/>
        </w:rPr>
        <w:t xml:space="preserve">and argue that such integrative research approaches are essential on the path towards a </w:t>
      </w:r>
      <w:r w:rsidR="00E96DB0">
        <w:rPr>
          <w:rFonts w:ascii="Calibri" w:eastAsia="Calibri" w:hAnsi="Calibri" w:cs="Calibri"/>
          <w:b/>
        </w:rPr>
        <w:t xml:space="preserve">more synthetic </w:t>
      </w:r>
      <w:r w:rsidR="00FB76DA">
        <w:rPr>
          <w:rFonts w:ascii="Calibri" w:eastAsia="Calibri" w:hAnsi="Calibri" w:cs="Calibri"/>
          <w:b/>
        </w:rPr>
        <w:t>global</w:t>
      </w:r>
      <w:r w:rsidR="008E40C9">
        <w:rPr>
          <w:rFonts w:ascii="Calibri" w:eastAsia="Calibri" w:hAnsi="Calibri" w:cs="Calibri"/>
          <w:b/>
        </w:rPr>
        <w:t xml:space="preserve"> </w:t>
      </w:r>
      <w:r w:rsidR="00FB76DA">
        <w:rPr>
          <w:rFonts w:ascii="Calibri" w:eastAsia="Calibri" w:hAnsi="Calibri" w:cs="Calibri"/>
          <w:b/>
        </w:rPr>
        <w:t>urban science</w:t>
      </w:r>
      <w:r>
        <w:rPr>
          <w:rFonts w:ascii="Calibri" w:eastAsia="Calibri" w:hAnsi="Calibri" w:cs="Calibri"/>
          <w:b/>
        </w:rPr>
        <w:t>.</w:t>
      </w:r>
    </w:p>
    <w:p w14:paraId="3C4C7811" w14:textId="319BE2D4" w:rsidR="00752C1B" w:rsidRDefault="00752C1B" w:rsidP="0034754E">
      <w:pPr>
        <w:spacing w:line="480" w:lineRule="auto"/>
        <w:rPr>
          <w:rFonts w:ascii="Calibri" w:eastAsia="Calibri" w:hAnsi="Calibri" w:cs="Calibri"/>
        </w:rPr>
      </w:pPr>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1\u20133&lt;/sup&gt;", "plainTextFormattedCitation" : "1\u20133", "previouslyFormattedCitation" : "&lt;sup&gt;1\u20133&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w:t>
      </w:r>
    </w:p>
    <w:p w14:paraId="5CA7001D" w14:textId="4DE78DDA" w:rsidR="00752C1B" w:rsidRDefault="00752C1B" w:rsidP="0034754E">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w:t>
      </w:r>
      <w:r>
        <w:rPr>
          <w:rFonts w:ascii="Calibri" w:eastAsia="Calibri" w:hAnsi="Calibri" w:cs="Calibri"/>
        </w:rPr>
        <w:lastRenderedPageBreak/>
        <w:t xml:space="preserve">similarities and path dependencies of development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76D3050B" w:rsidR="00752C1B" w:rsidRDefault="00752C1B" w:rsidP="0034754E">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3&lt;/sup&gt;", "plainTextFormattedCitation" : "3", "previouslyFormattedCitation" : "&lt;sup&gt;3&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3</w:t>
      </w:r>
      <w:r>
        <w:rPr>
          <w:rFonts w:ascii="Calibri" w:eastAsia="Calibri" w:hAnsi="Calibri" w:cs="Calibri"/>
        </w:rPr>
        <w:fldChar w:fldCharType="end"/>
      </w:r>
      <w:r>
        <w:rPr>
          <w:rFonts w:ascii="Calibri" w:eastAsia="Calibri" w:hAnsi="Calibri" w:cs="Calibri"/>
        </w:rPr>
        <w:t>.</w:t>
      </w:r>
    </w:p>
    <w:p w14:paraId="072A86F5" w14:textId="2702E0BD" w:rsidR="00752C1B" w:rsidRDefault="00752C1B" w:rsidP="0034754E">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pproach</w:t>
      </w:r>
      <w:r w:rsidR="009C1DBE">
        <w:rPr>
          <w:rFonts w:ascii="Calibri" w:eastAsia="Calibri" w:hAnsi="Calibri" w:cs="Calibri"/>
        </w:rPr>
        <w:t>es 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20881E1B" w:rsidR="00752C1B" w:rsidRDefault="0089464F" w:rsidP="00FA3AA1">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w:t>
      </w:r>
      <w:r w:rsidR="00752C1B">
        <w:rPr>
          <w:rFonts w:ascii="Calibri" w:eastAsia="Calibri" w:hAnsi="Calibri" w:cs="Calibri"/>
        </w:rPr>
        <w:lastRenderedPageBreak/>
        <w:t>(or cities) mentioned.</w:t>
      </w:r>
      <w:r w:rsidR="0034754E">
        <w:rPr>
          <w:rFonts w:ascii="Calibri" w:eastAsia="Calibri" w:hAnsi="Calibri" w:cs="Calibri"/>
        </w:rPr>
        <w:t xml:space="preserve"> Our dataset for the proceeding analysis consists of </w:t>
      </w:r>
      <w:r w:rsidR="0034754E" w:rsidRPr="0034754E">
        <w:rPr>
          <w:rFonts w:ascii="Calibri" w:eastAsia="Calibri" w:hAnsi="Calibri" w:cs="Calibri"/>
        </w:rPr>
        <w:t>3,440</w:t>
      </w:r>
      <w:r w:rsidR="0034754E">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p>
    <w:p w14:paraId="5E2A129B" w14:textId="24BC1A71" w:rsidR="00FF4827" w:rsidRPr="00FF4827" w:rsidRDefault="00F742D2" w:rsidP="005E0A73">
      <w:pPr>
        <w:pStyle w:val="Heading2"/>
      </w:pPr>
      <w:r>
        <w:t>Urban case studies are</w:t>
      </w:r>
      <w:r w:rsidR="00CC3801">
        <w:t xml:space="preserve"> biased towards large cities</w:t>
      </w:r>
      <w:r w:rsidR="007A7F6F">
        <w:t xml:space="preserve"> and the global North</w:t>
      </w:r>
    </w:p>
    <w:p w14:paraId="242791AE" w14:textId="4986FA3B" w:rsidR="004866B8" w:rsidRDefault="004866B8">
      <w:pPr>
        <w:spacing w:line="480" w:lineRule="auto"/>
        <w:rPr>
          <w:rFonts w:ascii="Calibri" w:eastAsia="Calibri" w:hAnsi="Calibri" w:cs="Calibri"/>
        </w:rPr>
      </w:pPr>
      <w:r>
        <w:rPr>
          <w:rFonts w:ascii="Calibri" w:eastAsia="Calibri" w:hAnsi="Calibri" w:cs="Calibri"/>
        </w:rPr>
        <w:t xml:space="preserve">Cities vary in many dimensions, including size, wealth and infrastructure development.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77777777" w:rsidR="002C6A9B" w:rsidRDefault="002C6A9B" w:rsidP="002C6A9B">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1</w:t>
      </w:r>
      <w:r>
        <w:rPr>
          <w:rFonts w:ascii="Calibri" w:eastAsia="Calibri" w:hAnsi="Calibri" w:cs="Calibri"/>
        </w:rPr>
        <w:fldChar w:fldCharType="end"/>
      </w:r>
      <w:r>
        <w:rPr>
          <w:rFonts w:ascii="Calibri" w:eastAsia="Calibri" w:hAnsi="Calibri" w:cs="Calibri"/>
        </w:rPr>
        <w:t xml:space="preserve"> shows the spread of case study research across different city sizes, from a small number of familiar ‘mega-cities’ (over 10m inhabitants), to dozens of smaller national and regional capital cities (1-10m), and hundreds of yet smaller metropoles. The majority of research so far has focused on larger cities, with a small number of mega-cities receiving particular attention: Beijing (284 articles), New York (146), Shanghai (140) and London (117). Other cities are mentioned in fewer than 100 articles each.</w:t>
      </w:r>
    </w:p>
    <w:p w14:paraId="294798F5" w14:textId="77777777" w:rsidR="0075626F" w:rsidRDefault="0075626F" w:rsidP="0075626F">
      <w:pPr>
        <w:keepNext/>
        <w:spacing w:line="480" w:lineRule="auto"/>
      </w:pPr>
      <w:r>
        <w:rPr>
          <w:noProof/>
        </w:rPr>
        <w:drawing>
          <wp:inline distT="0" distB="0" distL="0" distR="0" wp14:anchorId="7F0C110A" wp14:editId="0CF6B694">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3AC3A7E0" w14:textId="3CEF13A7" w:rsidR="0075626F" w:rsidRDefault="0075626F" w:rsidP="0075626F">
      <w:pPr>
        <w:pStyle w:val="Caption"/>
        <w:spacing w:line="480" w:lineRule="auto"/>
        <w:rPr>
          <w:rFonts w:ascii="Calibri" w:eastAsia="Calibri" w:hAnsi="Calibri" w:cs="Calibri"/>
        </w:rPr>
      </w:pPr>
      <w:bookmarkStart w:id="1" w:name="_Ref512426545"/>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1</w:t>
      </w:r>
      <w:r>
        <w:rPr>
          <w:b/>
        </w:rPr>
        <w:fldChar w:fldCharType="end"/>
      </w:r>
      <w:bookmarkEnd w:id="1"/>
      <w:r w:rsidRPr="00A15631">
        <w:rPr>
          <w:b/>
        </w:rPr>
        <w:t xml:space="preserve">: </w:t>
      </w:r>
      <w:r>
        <w:rPr>
          <w:b/>
        </w:rPr>
        <w:t>Number of</w:t>
      </w:r>
      <w:r w:rsidRPr="00A15631">
        <w:rPr>
          <w:b/>
        </w:rPr>
        <w:t xml:space="preserve"> urban climate mitigation articles, grouped according to city size. </w:t>
      </w:r>
      <w:r>
        <w:t>The 15 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176007" w:rsidRPr="001500E5">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115948B9" w14:textId="77777777" w:rsidR="0075626F" w:rsidRDefault="0075626F" w:rsidP="002C6A9B">
      <w:pPr>
        <w:spacing w:line="480" w:lineRule="auto"/>
        <w:rPr>
          <w:rFonts w:ascii="Calibri" w:eastAsia="Calibri" w:hAnsi="Calibri" w:cs="Calibri"/>
        </w:rPr>
      </w:pPr>
    </w:p>
    <w:p w14:paraId="268AC922" w14:textId="259EE3E0" w:rsidR="0075626F" w:rsidRDefault="0075626F" w:rsidP="0075626F">
      <w:pPr>
        <w:spacing w:line="480" w:lineRule="auto"/>
      </w:pPr>
      <w:r>
        <w:rPr>
          <w:rFonts w:ascii="Calibri" w:eastAsia="Calibri" w:hAnsi="Calibri" w:cs="Calibri"/>
        </w:rPr>
        <w:lastRenderedPageBreak/>
        <w:t>Considering the global distribution of population, the current focus on larger cities does not seem to be justified. Just 10% of the world’s urban population lives in mega-cities, compared to 40% in small cities – yet both groups are treated equally in research, each receiving approximately 20% 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 This pattern is repeated for literature citations, with progressively larger cities receiving, on average, more citations (SI Text</w:t>
      </w:r>
      <w:r w:rsidR="00435728">
        <w:t xml:space="preserve"> Figure 2</w:t>
      </w:r>
      <w:r>
        <w:t>).</w:t>
      </w:r>
    </w:p>
    <w:p w14:paraId="2356EBAC" w14:textId="77777777" w:rsidR="0075626F" w:rsidRDefault="0075626F" w:rsidP="0075626F">
      <w:pPr>
        <w:keepNext/>
        <w:spacing w:line="480" w:lineRule="auto"/>
      </w:pPr>
      <w:r>
        <w:rPr>
          <w:noProof/>
        </w:rPr>
        <w:drawing>
          <wp:inline distT="0" distB="0" distL="0" distR="0" wp14:anchorId="6FAB1258" wp14:editId="10EBB288">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589BE4F3" w14:textId="198AACC7" w:rsidR="0075626F" w:rsidRDefault="0075626F" w:rsidP="0075626F">
      <w:pPr>
        <w:pStyle w:val="Caption"/>
        <w:spacing w:line="480" w:lineRule="auto"/>
      </w:pPr>
      <w:bookmarkStart w:id="2" w:name="_Ref512426532"/>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2</w:t>
      </w:r>
      <w:r>
        <w:rPr>
          <w:b/>
        </w:rPr>
        <w:fldChar w:fldCharType="end"/>
      </w:r>
      <w:bookmarkEnd w:id="2"/>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 xml:space="preserve">data from ref </w:t>
      </w:r>
      <w:r w:rsidR="00B41750" w:rsidRPr="001500E5">
        <w:fldChar w:fldCharType="begin" w:fldLock="1"/>
      </w:r>
      <w:r w:rsidR="00176007" w:rsidRPr="001500E5">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175D6A12" w:rsidR="0075626F" w:rsidRDefault="0075626F" w:rsidP="0075626F">
      <w:pPr>
        <w:spacing w:line="480" w:lineRule="auto"/>
        <w:rPr>
          <w:rFonts w:ascii="Calibri" w:eastAsia="Calibri" w:hAnsi="Calibri" w:cs="Calibri"/>
        </w:rPr>
      </w:pPr>
      <w:r>
        <w:rPr>
          <w:rFonts w:ascii="Calibri" w:eastAsia="Calibri" w:hAnsi="Calibri" w:cs="Calibri"/>
        </w:rPr>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3</w:t>
      </w:r>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And the least well represented segmen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4</w:t>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p>
    <w:p w14:paraId="475265FF" w14:textId="055E1086" w:rsidR="00481147" w:rsidRDefault="005E3FD5" w:rsidP="00EE30A7">
      <w:pPr>
        <w:spacing w:line="480" w:lineRule="auto"/>
        <w:rPr>
          <w:rFonts w:ascii="Calibri" w:eastAsia="Calibri" w:hAnsi="Calibri" w:cs="Calibri"/>
        </w:rPr>
      </w:pPr>
      <w:r>
        <w:rPr>
          <w:rFonts w:ascii="Calibri" w:eastAsia="Calibri" w:hAnsi="Calibri" w:cs="Calibri"/>
        </w:rPr>
        <w:lastRenderedPageBreak/>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r w:rsidR="00AF7D5A">
        <w:rPr>
          <w:rFonts w:ascii="Calibri" w:eastAsia="Calibri" w:hAnsi="Calibri" w:cs="Calibri"/>
        </w:rPr>
        <w:t>wealthier</w:t>
      </w:r>
      <w:r w:rsidR="00481147">
        <w:rPr>
          <w:rFonts w:ascii="Calibri" w:eastAsia="Calibri" w:hAnsi="Calibri" w:cs="Calibri"/>
        </w:rPr>
        <w:t xml:space="preserve"> </w:t>
      </w:r>
      <w:r w:rsidR="000A1E3D">
        <w:rPr>
          <w:rFonts w:ascii="Calibri" w:eastAsia="Calibri" w:hAnsi="Calibri" w:cs="Calibri"/>
        </w:rPr>
        <w:t xml:space="preserve">Northern </w:t>
      </w:r>
      <w:r w:rsidR="00481147">
        <w:rPr>
          <w:rFonts w:ascii="Calibri" w:eastAsia="Calibri" w:hAnsi="Calibri" w:cs="Calibri"/>
        </w:rPr>
        <w:t xml:space="preserve">cities. </w:t>
      </w:r>
      <w:r w:rsidR="000A1E3D">
        <w:rPr>
          <w:rFonts w:ascii="Calibri" w:eastAsia="Calibri" w:hAnsi="Calibri" w:cs="Calibri"/>
        </w:rPr>
        <w:t>The current focus of case study research on these 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8&lt;/sup&gt;", "plainTextFormattedCitation" : "8", "previouslyFormattedCitation" : "&lt;sup&gt;8&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will originate from 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9&lt;/sup&gt;", "plainTextFormattedCitation" : "9", "previouslyFormattedCitation" : "&lt;sup&gt;9&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urban forms requires a major shift in research focus.</w:t>
      </w:r>
    </w:p>
    <w:p w14:paraId="06D057B2" w14:textId="40D7E270" w:rsidR="00F217BC" w:rsidRDefault="000A5F74" w:rsidP="00053266">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3</w:t>
      </w:r>
      <w:r w:rsidR="001754F8">
        <w:rPr>
          <w:rFonts w:ascii="Calibri" w:eastAsia="Calibri" w:hAnsi="Calibri" w:cs="Calibri"/>
        </w:rPr>
        <w:t>% (281/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We can safely presume that coverage is even worse for small cities, even though data on the number of small agglomerations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5E0A73">
      <w:pPr>
        <w:pStyle w:val="Heading2"/>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5192287E" w:rsidR="00F966D5" w:rsidRDefault="0055295C" w:rsidP="00EE30A7">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 xml:space="preserve">buildings, transport, waste), policies (infrastructure provisioning, behavioural incentives) and overarching concerns (human well-being, sustainability).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 xml:space="preserve">low-lying coastal </w:t>
      </w:r>
      <w:r w:rsidR="0092577B">
        <w:rPr>
          <w:rFonts w:ascii="Calibri" w:eastAsia="Calibri" w:hAnsi="Calibri" w:cs="Calibri"/>
        </w:rPr>
        <w:lastRenderedPageBreak/>
        <w:t>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7D85B919" w:rsidR="004B5351" w:rsidRDefault="00BA4927">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documents 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sidR="008E2951">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0E1AE873" w14:textId="4CA8AB16" w:rsidR="00BA4927" w:rsidRDefault="00CD6C64" w:rsidP="0034754E">
      <w:pPr>
        <w:spacing w:line="480" w:lineRule="auto"/>
        <w:rPr>
          <w:rFonts w:ascii="Calibri" w:eastAsia="Calibri" w:hAnsi="Calibri" w:cs="Calibri"/>
        </w:rPr>
      </w:pPr>
      <w:r>
        <w:rPr>
          <w:rFonts w:ascii="Calibri" w:eastAsia="Calibri" w:hAnsi="Calibri" w:cs="Calibri"/>
          <w:noProof/>
        </w:rPr>
        <w:drawing>
          <wp:inline distT="0" distB="0" distL="0" distR="0" wp14:anchorId="7DB85370" wp14:editId="5F60AA70">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p>
    <w:p w14:paraId="6E99FCD2" w14:textId="5B416241" w:rsidR="00994AE5" w:rsidRPr="00D66384" w:rsidRDefault="008637D8" w:rsidP="007D3019">
      <w:pPr>
        <w:pStyle w:val="Caption"/>
        <w:spacing w:line="480" w:lineRule="auto"/>
        <w:rPr>
          <w:b/>
        </w:rPr>
      </w:pPr>
      <w:bookmarkStart w:id="3"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C574DD">
        <w:rPr>
          <w:b/>
          <w:noProof/>
        </w:rPr>
        <w:t>3</w:t>
      </w:r>
      <w:r w:rsidR="003A275B" w:rsidRPr="00D66384">
        <w:rPr>
          <w:b/>
        </w:rPr>
        <w:fldChar w:fldCharType="end"/>
      </w:r>
      <w:bookmarkEnd w:id="3"/>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6567B9BE" w:rsidR="002D3326" w:rsidRDefault="00CD6C64" w:rsidP="00CA7BF7">
      <w:pPr>
        <w:spacing w:line="480" w:lineRule="auto"/>
        <w:rPr>
          <w:rFonts w:ascii="Calibri" w:eastAsia="Calibri" w:hAnsi="Calibri" w:cs="Calibri"/>
        </w:rPr>
      </w:pPr>
      <w:r>
        <w:rPr>
          <w:rFonts w:ascii="Calibri" w:eastAsia="Calibri" w:hAnsi="Calibri" w:cs="Calibri"/>
        </w:rPr>
        <w:lastRenderedPageBreak/>
        <w:t xml:space="preserve">Demand-side topics (i.e. those that focus on end-use sectors and behaviours) are prevalent in the case studies. These include </w:t>
      </w:r>
      <w:r w:rsidR="00EE30A7">
        <w:rPr>
          <w:rFonts w:ascii="Calibri" w:eastAsia="Calibri" w:hAnsi="Calibri" w:cs="Calibri"/>
        </w:rPr>
        <w:t xml:space="preserve">including </w:t>
      </w:r>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xml:space="preserve">. Of the 17 topics we identify, only a single focuses on supply-side mitigation – on </w:t>
      </w:r>
      <w:r w:rsidR="00A32826">
        <w:rPr>
          <w:rFonts w:ascii="Calibri" w:eastAsia="Calibri" w:hAnsi="Calibri" w:cs="Calibri"/>
        </w:rPr>
        <w:t>solar PV.</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r w:rsidR="00153D84">
        <w:rPr>
          <w:rFonts w:ascii="Calibri" w:eastAsia="Calibri" w:hAnsi="Calibri" w:cs="Calibri"/>
        </w:rPr>
        <w:t>with</w:t>
      </w:r>
      <w:r w:rsidR="00271A62">
        <w:rPr>
          <w:rFonts w:ascii="Calibri" w:eastAsia="Calibri" w:hAnsi="Calibri" w:cs="Calibri"/>
        </w:rPr>
        <w:t>in the urban mitigation cases</w:t>
      </w:r>
      <w:r w:rsidR="0079320D">
        <w:rPr>
          <w:rFonts w:ascii="Calibri" w:eastAsia="Calibri" w:hAnsi="Calibri" w:cs="Calibri"/>
        </w:rPr>
        <w:t>, including</w:t>
      </w:r>
      <w:r w:rsidR="00271A62">
        <w:rPr>
          <w:rFonts w:ascii="Calibri" w:eastAsia="Calibri" w:hAnsi="Calibri" w:cs="Calibri"/>
        </w:rPr>
        <w:t xml:space="preserve"> </w:t>
      </w:r>
      <w:r w:rsidR="007D21EC">
        <w:rPr>
          <w:rFonts w:ascii="Calibri" w:eastAsia="Calibri" w:hAnsi="Calibri" w:cs="Calibri"/>
        </w:rPr>
        <w:t>air pollution, water demand, urban ecology and climate adaptation.</w:t>
      </w:r>
    </w:p>
    <w:p w14:paraId="0F49B939" w14:textId="067A9997" w:rsidR="00A32826" w:rsidRDefault="003F40BD" w:rsidP="00CD6C64">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observe that emissions accounting and urban form are frequent subjects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C574DD" w:rsidRPr="00C574DD">
        <w:t xml:space="preserve">Figure </w:t>
      </w:r>
      <w:r w:rsidR="00C574DD" w:rsidRPr="00C574D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371/journal.pone.0151328", "ISSN" : "19326203", "PMID" : "27023182", "abstract" : "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 "author" : [ { "dropping-particle" : "", "family" : "Gonzalez-Brambila", "given" : "Claudia N.", "non-dropping-particle" : "", "parse-names" : false, "suffix" : "" }, { "dropping-particle" : "", "family" : "Reyes-Gonzalez", "given" : "Leonardo", "non-dropping-particle" : "", "parse-names" : false, "suffix" : "" }, { "dropping-particle" : "", "family" : "Veloso", "given" : "Francisco", "non-dropping-particle" : "", "parse-names" : false, "suffix" : "" }, { "dropping-particle" : "", "family" : "Perez-Ang\u00f3n", "given" : "Miguel Angel", "non-dropping-particle" : "", "parse-names" : false, "suffix" : "" } ], "container-title" : "PLoS ONE", "id" : "ITEM-1", "issue" : "3", "issued" : { "date-parts" : [ [ "2016" ] ] }, "title" : "The scientific impact of developing nations", "type" : "article-journal", "volume" : "11" }, "uris" : [ "http://www.mendeley.com/documents/?uuid=d8fcfb78-d2c3-479a-bdbf-ef047c7d2b58" ] } ], "mendeley" : { "formattedCitation" : "&lt;sup&gt;10&lt;/sup&gt;", "plainTextFormattedCitation" : "10", "previouslyFormattedCitation" : "&lt;sup&gt;10&lt;/sup&gt;" }, "properties" : { "noteIndex" : 0 }, "schema" : "https://github.com/citation-style-language/schema/raw/master/csl-citation.json" }</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r w:rsidR="00663246">
        <w:rPr>
          <w:rFonts w:ascii="Calibri" w:eastAsia="Calibri" w:hAnsi="Calibri" w:cs="Calibri"/>
        </w:rPr>
        <w:t>And despite specifying no climate adaptation keywords in our search query, it</w:t>
      </w:r>
      <w:r w:rsidR="00A32826">
        <w:rPr>
          <w:rFonts w:ascii="Calibri" w:eastAsia="Calibri" w:hAnsi="Calibri" w:cs="Calibri"/>
        </w:rPr>
        <w:t xml:space="preserve"> emerges as </w:t>
      </w:r>
      <w:r w:rsidR="002D3326">
        <w:rPr>
          <w:rFonts w:ascii="Calibri" w:eastAsia="Calibri" w:hAnsi="Calibri" w:cs="Calibri"/>
        </w:rPr>
        <w:t>the most</w:t>
      </w:r>
      <w:r w:rsidR="00A32826">
        <w:rPr>
          <w:rFonts w:ascii="Calibri" w:eastAsia="Calibri" w:hAnsi="Calibri" w:cs="Calibri"/>
        </w:rPr>
        <w:t xml:space="preserve"> prominent topic in </w:t>
      </w:r>
      <w:r>
        <w:rPr>
          <w:rFonts w:ascii="Calibri" w:eastAsia="Calibri" w:hAnsi="Calibri" w:cs="Calibri"/>
        </w:rPr>
        <w:t xml:space="preserve">the cities of </w:t>
      </w:r>
      <w:r w:rsidR="00A32826">
        <w:rPr>
          <w:rFonts w:ascii="Calibri" w:eastAsia="Calibri" w:hAnsi="Calibri" w:cs="Calibri"/>
        </w:rPr>
        <w:t xml:space="preserve">Africa, </w:t>
      </w:r>
      <w:r w:rsidR="0025301F">
        <w:rPr>
          <w:rFonts w:ascii="Calibri" w:eastAsia="Calibri" w:hAnsi="Calibri" w:cs="Calibri"/>
        </w:rPr>
        <w:t>Latin America and Oceania</w:t>
      </w:r>
      <w:r w:rsidR="00663246">
        <w:rPr>
          <w:rFonts w:ascii="Calibri" w:eastAsia="Calibri" w:hAnsi="Calibri" w:cs="Calibri"/>
        </w:rPr>
        <w:t xml:space="preserve">, reflecting </w:t>
      </w:r>
      <w:r w:rsidR="00EE4A6C">
        <w:rPr>
          <w:rFonts w:ascii="Calibri" w:eastAsia="Calibri" w:hAnsi="Calibri" w:cs="Calibri"/>
        </w:rPr>
        <w:t xml:space="preserve">a </w:t>
      </w:r>
      <w:r w:rsidR="00CD6C64">
        <w:rPr>
          <w:rFonts w:ascii="Calibri" w:eastAsia="Calibri" w:hAnsi="Calibri" w:cs="Calibri"/>
        </w:rPr>
        <w:t>commitment to joint case studies on both adaptation and mitigation in these regions.</w:t>
      </w:r>
    </w:p>
    <w:p w14:paraId="1B39DD87" w14:textId="7B061F4C" w:rsidR="00A535C2" w:rsidRDefault="00E32437" w:rsidP="00A535C2">
      <w:pPr>
        <w:spacing w:line="480" w:lineRule="auto"/>
        <w:rPr>
          <w:rFonts w:ascii="Calibri" w:eastAsia="Calibri" w:hAnsi="Calibri" w:cs="Calibri"/>
        </w:rPr>
      </w:pPr>
      <w:r>
        <w:rPr>
          <w:rFonts w:ascii="Calibri" w:eastAsia="Calibri" w:hAnsi="Calibri" w:cs="Calibri"/>
        </w:rPr>
        <w:t xml:space="preserve">Individual cities are hotspots for particular mitigation topics. </w:t>
      </w:r>
      <w:r w:rsidR="00733873">
        <w:rPr>
          <w:rFonts w:ascii="Calibri" w:eastAsia="Calibri" w:hAnsi="Calibri" w:cs="Calibri"/>
        </w:rPr>
        <w:t>Low-carbon t</w:t>
      </w:r>
      <w:r>
        <w:rPr>
          <w:rFonts w:ascii="Calibri" w:eastAsia="Calibri" w:hAnsi="Calibri" w:cs="Calibri"/>
        </w:rPr>
        <w:t xml:space="preserve">ransportation case studies are well developed for </w:t>
      </w:r>
      <w:r w:rsidR="00733873">
        <w:rPr>
          <w:rFonts w:ascii="Calibri" w:eastAsia="Calibri" w:hAnsi="Calibri" w:cs="Calibri"/>
        </w:rPr>
        <w:t xml:space="preserve">Beijing and </w:t>
      </w:r>
      <w:r>
        <w:rPr>
          <w:rFonts w:ascii="Calibri" w:eastAsia="Calibri" w:hAnsi="Calibri" w:cs="Calibri"/>
        </w:rPr>
        <w:t>London, but scarcely researched in New York City</w:t>
      </w:r>
      <w:r w:rsidR="00733873">
        <w:rPr>
          <w:rFonts w:ascii="Calibri" w:eastAsia="Calibri" w:hAnsi="Calibri" w:cs="Calibri"/>
        </w:rPr>
        <w:t>, Tianjin, Los Angeles, Tokyo</w:t>
      </w:r>
      <w:r>
        <w:rPr>
          <w:rFonts w:ascii="Calibri" w:eastAsia="Calibri" w:hAnsi="Calibri" w:cs="Calibri"/>
        </w:rPr>
        <w:t xml:space="preserve"> and Chicago (</w:t>
      </w:r>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r w:rsidR="00C574DD" w:rsidRPr="00C574DD">
        <w:t>Figure 4</w:t>
      </w:r>
      <w:r w:rsidR="00733873" w:rsidRPr="00733873">
        <w:rPr>
          <w:rFonts w:ascii="Calibri" w:eastAsia="Calibri" w:hAnsi="Calibri" w:cs="Calibri"/>
        </w:rPr>
        <w:fldChar w:fldCharType="end"/>
      </w:r>
      <w:r>
        <w:rPr>
          <w:rFonts w:ascii="Calibri" w:eastAsia="Calibri" w:hAnsi="Calibri" w:cs="Calibri"/>
        </w:rPr>
        <w:t xml:space="preserve">). Emissions accounting dominates the case study work on top-tier cities in China (Beijing, Shanghai and Tianjin), while topics around urban ecology, water demand and waste management are overlooked here – at least in the mitigation focused literature we identify. </w:t>
      </w:r>
      <w:r w:rsidR="00435728">
        <w:rPr>
          <w:rFonts w:ascii="Calibri" w:eastAsia="Calibri" w:hAnsi="Calibri" w:cs="Calibri"/>
        </w:rPr>
        <w:t>Table 2</w:t>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 articles we identify for the largest urban centre in Africa, Cairo, showing not just the</w:t>
      </w:r>
      <w:r>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3F40BD">
        <w:rPr>
          <w:rFonts w:ascii="Calibri" w:eastAsia="Calibri" w:hAnsi="Calibri" w:cs="Calibri"/>
        </w:rPr>
        <w:t xml:space="preserve">narrow </w:t>
      </w:r>
      <w:r w:rsidR="00C543D3">
        <w:rPr>
          <w:rFonts w:ascii="Calibri" w:eastAsia="Calibri" w:hAnsi="Calibri" w:cs="Calibri"/>
        </w:rPr>
        <w:t>focus on building design and technologies.</w:t>
      </w:r>
    </w:p>
    <w:p w14:paraId="3B702D6D" w14:textId="44793D5E" w:rsidR="00E32437" w:rsidRDefault="00B41750" w:rsidP="00053266">
      <w:pPr>
        <w:keepNext/>
        <w:spacing w:line="480" w:lineRule="auto"/>
      </w:pPr>
      <w:r>
        <w:rPr>
          <w:noProof/>
        </w:rPr>
        <w:lastRenderedPageBreak/>
        <w:drawing>
          <wp:inline distT="0" distB="0" distL="0" distR="0" wp14:anchorId="7F4DD678" wp14:editId="7EFB24CD">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p>
    <w:p w14:paraId="5F194D09" w14:textId="2944B763" w:rsidR="007179F3" w:rsidRDefault="00E32437" w:rsidP="00A516A5">
      <w:pPr>
        <w:pStyle w:val="Caption"/>
        <w:spacing w:line="480" w:lineRule="auto"/>
      </w:pPr>
      <w:bookmarkStart w:id="4"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C574DD">
        <w:rPr>
          <w:b/>
          <w:noProof/>
        </w:rPr>
        <w:t>4</w:t>
      </w:r>
      <w:r w:rsidRPr="00053266">
        <w:rPr>
          <w:b/>
        </w:rPr>
        <w:fldChar w:fldCharType="end"/>
      </w:r>
      <w:bookmarkEnd w:id="4"/>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0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8E40C9">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6&lt;/sup&gt;", "plainTextFormattedCitation" : "6", "previouslyFormattedCitation" : "&lt;sup&gt;6&lt;/sup&gt;" }, "properties" : { "noteIndex" : 0 }, "schema" : "https://github.com/citation-style-language/schema/raw/master/csl-citation.json" }</w:instrText>
      </w:r>
      <w:r w:rsidR="006763E3">
        <w:fldChar w:fldCharType="separate"/>
      </w:r>
      <w:r w:rsidR="008E40C9" w:rsidRPr="008E40C9">
        <w:rPr>
          <w:i w:val="0"/>
          <w:noProof/>
          <w:vertAlign w:val="superscript"/>
        </w:rPr>
        <w:t>6</w:t>
      </w:r>
      <w:r w:rsidR="006763E3">
        <w:fldChar w:fldCharType="end"/>
      </w:r>
      <w:r w:rsidR="006763E3">
        <w:t>.</w:t>
      </w:r>
    </w:p>
    <w:p w14:paraId="3DA180E2" w14:textId="6AAC3CD1" w:rsidR="00E3025F" w:rsidRDefault="00E3025F" w:rsidP="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enpol.2013.07.035", "ISBN" : "0301-4215", "ISSN" : "03014215", "abstract" : "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 "author" : [ { "dropping-particle" : "", "family" : "Wiedenhofer", "given" : "Dominik", "non-dropping-particle" : "", "parse-names" : false, "suffix" : "" }, { "dropping-particle" : "", "family" : "Lenzen", "given" : "Manfred", "non-dropping-particle" : "", "parse-names" : false, "suffix" : "" }, { "dropping-particle" : "", "family" : "Steinberger", "given" : "Julia K.", "non-dropping-particle" : "", "parse-names" : false, "suffix" : "" } ], "container-title" : "Energy Policy", "id" : "ITEM-1", "issued" : { "date-parts" : [ [ "2013" ] ] }, "page" : "696-707", "publisher" : "Elsevier", "title" : "Energy requirements of consumption: Urban form, climatic and socio-economic factors, rebounds and their policy implications", "type" : "article-journal", "volume" : "63" }, "uris" : [ "http://www.mendeley.com/documents/?uuid=43ca3c95-4b79-477b-8c96-c616864cb986"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1,12&lt;/sup&gt;", "plainTextFormattedCitation" : "11,12", "previouslyFormattedCitation" : "&lt;sup&gt;11,12&lt;/sup&gt;" }, "properties" : { "noteIndex" : 0 }, "schema" : "https://github.com/citation-style-language/schema/raw/master/csl-citation.json" }</w:instrText>
      </w:r>
      <w:r>
        <w:rPr>
          <w:rFonts w:ascii="Calibri" w:eastAsia="Calibri" w:hAnsi="Calibri" w:cs="Calibri"/>
        </w:rPr>
        <w:fldChar w:fldCharType="separate"/>
      </w:r>
      <w:r w:rsidRPr="00B41750">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Urban form is indeed one of the most prevalent topics in the set of case studies, after governance and energy use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Yet an important question in the context of learning is whether future urbanisation challenges (or opportunities) are being anticipated and mitigated, rather than responded to post-hoc.  We therefore search abstracts directly for keywords that might indicate such “forward looking” </w:t>
      </w:r>
      <w:r>
        <w:rPr>
          <w:rFonts w:ascii="Calibri" w:eastAsia="Calibri" w:hAnsi="Calibri" w:cs="Calibri"/>
        </w:rPr>
        <w:lastRenderedPageBreak/>
        <w:t>studies (e.g. “scenario” or “2050”; see methods for more detail), finding 333 documents that mainly emphasise CO</w:t>
      </w:r>
      <w:r w:rsidRPr="00D66384">
        <w:rPr>
          <w:rFonts w:ascii="Calibri" w:eastAsia="Calibri" w:hAnsi="Calibri" w:cs="Calibri"/>
          <w:vertAlign w:val="subscript"/>
        </w:rPr>
        <w:t>2</w:t>
      </w:r>
      <w:r>
        <w:rPr>
          <w:rFonts w:ascii="Calibri" w:eastAsia="Calibri" w:hAnsi="Calibri" w:cs="Calibri"/>
        </w:rPr>
        <w:t xml:space="preserve"> emissions accounting, transportation and air pollution (SI Text</w:t>
      </w:r>
      <w:r w:rsidR="00435728">
        <w:rPr>
          <w:rFonts w:ascii="Calibri" w:eastAsia="Calibri" w:hAnsi="Calibri" w:cs="Calibri"/>
        </w:rPr>
        <w:t xml:space="preserve"> Table 3</w:t>
      </w:r>
      <w:r>
        <w:rPr>
          <w:rFonts w:ascii="Calibri" w:eastAsia="Calibri" w:hAnsi="Calibri" w:cs="Calibri"/>
        </w:rPr>
        <w:t xml:space="preserve">). Notably, urban form is less prominent in these studies, and the fastest urbanising region, Africa, is particularly under-represented in this subset of documents. Just 2% of the case study literature in Africa takes a forward looking orientation (3 studies), contrasting with an average of 10% in other regions (SI Text </w:t>
      </w:r>
      <w:r w:rsidR="00435728">
        <w:rPr>
          <w:rFonts w:ascii="Calibri" w:eastAsia="Calibri" w:hAnsi="Calibri" w:cs="Calibri"/>
        </w:rPr>
        <w:t>Table 4</w:t>
      </w:r>
      <w:r>
        <w:rPr>
          <w:rFonts w:ascii="Calibri" w:eastAsia="Calibri" w:hAnsi="Calibri" w:cs="Calibri"/>
        </w:rPr>
        <w:t>).</w:t>
      </w:r>
    </w:p>
    <w:p w14:paraId="6DCC1C15" w14:textId="0787FC5D" w:rsidR="00FD03C6" w:rsidRPr="00FD03C6" w:rsidRDefault="00FD03C6" w:rsidP="00E3025F">
      <w:pPr>
        <w:spacing w:line="480" w:lineRule="auto"/>
      </w:pPr>
      <w:r>
        <w:t>Topic mapping a discrete set of literature is a powerful means to identify knowledge strengths and gaps. Our results suggest that</w:t>
      </w:r>
      <w:r w:rsidR="00E3025F">
        <w:t xml:space="preserve"> prior</w:t>
      </w:r>
      <w:r>
        <w:t xml:space="preserve"> regional biases in case study coverage are compounded by an uneven distribution of topics: </w:t>
      </w:r>
      <w:r w:rsidR="00E3025F">
        <w:t xml:space="preserve">research tends towards adaptation rather than </w:t>
      </w:r>
      <w:r>
        <w:t>mitigation in most developing regions (Africa, Latin America), or is too narrowly focused on emissions accounting (Asia). Nonetheless, some individual cities already have well-developed literatures covering multiple topics, and some topics are well-represented across multiple cities</w:t>
      </w:r>
      <w:r w:rsidR="00E3025F">
        <w:t>. Together this suggests a sufficient weight of evidence in some areas for consolidating knowledge in literature reviews.</w:t>
      </w:r>
      <w:r>
        <w:t xml:space="preserve"> In addition, the overall focus on demand-side issues suggests this will </w:t>
      </w:r>
      <w:r>
        <w:rPr>
          <w:rFonts w:ascii="Calibri" w:eastAsia="Calibri" w:hAnsi="Calibri" w:cs="Calibri"/>
        </w:rPr>
        <w:t>be an important evidence base for the upcoming demand chapter of the IPCC 6</w:t>
      </w:r>
      <w:r w:rsidRPr="009A032A">
        <w:rPr>
          <w:rFonts w:ascii="Calibri" w:eastAsia="Calibri" w:hAnsi="Calibri" w:cs="Calibri"/>
          <w:vertAlign w:val="superscript"/>
        </w:rPr>
        <w:t>th</w:t>
      </w:r>
      <w:r>
        <w:rPr>
          <w:rFonts w:ascii="Calibri" w:eastAsia="Calibri" w:hAnsi="Calibri" w:cs="Calibri"/>
        </w:rPr>
        <w:t xml:space="preserve"> Assessment Report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w:t>
      </w:r>
    </w:p>
    <w:p w14:paraId="38779EB1" w14:textId="53769A9E" w:rsidR="000D7FE3" w:rsidRDefault="00FB38A3" w:rsidP="005E0A73">
      <w:pPr>
        <w:pStyle w:val="Heading2"/>
        <w:rPr>
          <w:rFonts w:eastAsia="Calibri"/>
        </w:rPr>
      </w:pPr>
      <w:r>
        <w:rPr>
          <w:rFonts w:eastAsia="Calibri"/>
        </w:rPr>
        <w:t>Limited</w:t>
      </w:r>
      <w:r w:rsidR="00365706">
        <w:rPr>
          <w:rFonts w:eastAsia="Calibri"/>
        </w:rPr>
        <w:t xml:space="preserve"> efforts to </w:t>
      </w:r>
      <w:r>
        <w:rPr>
          <w:rFonts w:eastAsia="Calibri"/>
        </w:rPr>
        <w:t>learn from</w:t>
      </w:r>
      <w:r w:rsidR="00365706">
        <w:rPr>
          <w:rFonts w:eastAsia="Calibri"/>
        </w:rPr>
        <w:t xml:space="preserve"> case study evidence</w:t>
      </w:r>
    </w:p>
    <w:p w14:paraId="3741BD9E" w14:textId="49F89402" w:rsidR="002C4A72" w:rsidRDefault="003B0BDE" w:rsidP="00B41EE8">
      <w:pPr>
        <w:spacing w:line="480" w:lineRule="auto"/>
        <w:rPr>
          <w:rFonts w:ascii="Calibri" w:eastAsia="Calibri" w:hAnsi="Calibri" w:cs="Calibri"/>
        </w:rPr>
      </w:pPr>
      <w:r>
        <w:rPr>
          <w:rFonts w:ascii="Calibri" w:eastAsia="Calibri" w:hAnsi="Calibri" w:cs="Calibri"/>
        </w:rPr>
        <w:t xml:space="preserve">Learning from case study evidence requires moving beyond single </w:t>
      </w:r>
      <w:r w:rsidR="00361C4B">
        <w:rPr>
          <w:rFonts w:ascii="Calibri" w:eastAsia="Calibri" w:hAnsi="Calibri" w:cs="Calibri"/>
        </w:rPr>
        <w:t>cases</w:t>
      </w:r>
      <w:r>
        <w:rPr>
          <w:rFonts w:ascii="Calibri" w:eastAsia="Calibri" w:hAnsi="Calibri" w:cs="Calibri"/>
        </w:rPr>
        <w:t xml:space="preserve"> to examine and compare a wider set of contexts</w:t>
      </w:r>
      <w:r w:rsidR="002C4A72">
        <w:rPr>
          <w:rFonts w:ascii="Calibri" w:eastAsia="Calibri" w:hAnsi="Calibri" w:cs="Calibri"/>
        </w:rPr>
        <w:t xml:space="preserve"> </w:t>
      </w:r>
      <w:r w:rsidR="002C4A72">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2C4A72">
        <w:rPr>
          <w:rFonts w:ascii="Calibri" w:eastAsia="Calibri" w:hAnsi="Calibri" w:cs="Calibri"/>
        </w:rPr>
        <w:fldChar w:fldCharType="separate"/>
      </w:r>
      <w:r w:rsidR="006763E3" w:rsidRPr="006763E3">
        <w:rPr>
          <w:rFonts w:ascii="Calibri" w:eastAsia="Calibri" w:hAnsi="Calibri" w:cs="Calibri"/>
          <w:noProof/>
          <w:vertAlign w:val="superscript"/>
        </w:rPr>
        <w:t>14</w:t>
      </w:r>
      <w:r w:rsidR="002C4A72">
        <w:rPr>
          <w:rFonts w:ascii="Calibri" w:eastAsia="Calibri" w:hAnsi="Calibri" w:cs="Calibri"/>
        </w:rPr>
        <w:fldChar w:fldCharType="end"/>
      </w:r>
      <w:r>
        <w:rPr>
          <w:rFonts w:ascii="Calibri" w:eastAsia="Calibri" w:hAnsi="Calibri" w:cs="Calibri"/>
        </w:rPr>
        <w:t xml:space="preserve">. </w:t>
      </w:r>
      <w:r w:rsidR="002C4A72">
        <w:rPr>
          <w:rFonts w:ascii="Calibri" w:eastAsia="Calibri" w:hAnsi="Calibri" w:cs="Calibri"/>
        </w:rPr>
        <w:t xml:space="preserve">Many </w:t>
      </w:r>
      <w:r w:rsidR="00FD03C6">
        <w:rPr>
          <w:rFonts w:ascii="Calibri" w:eastAsia="Calibri" w:hAnsi="Calibri" w:cs="Calibri"/>
        </w:rPr>
        <w:t xml:space="preserve">comparative </w:t>
      </w:r>
      <w:r w:rsidR="002C4A72">
        <w:rPr>
          <w:rFonts w:ascii="Calibri" w:eastAsia="Calibri" w:hAnsi="Calibri" w:cs="Calibri"/>
        </w:rPr>
        <w:t>studies already perform this task</w:t>
      </w:r>
      <w:r w:rsidR="00FD03C6">
        <w:rPr>
          <w:rFonts w:ascii="Calibri" w:eastAsia="Calibri" w:hAnsi="Calibri" w:cs="Calibri"/>
        </w:rPr>
        <w:t>,</w:t>
      </w:r>
      <w:r w:rsidR="002C4A72">
        <w:rPr>
          <w:rFonts w:ascii="Calibri" w:eastAsia="Calibri" w:hAnsi="Calibri" w:cs="Calibri"/>
        </w:rPr>
        <w:t xml:space="preserve"> by contrasting two or more cases simultaneously</w:t>
      </w:r>
      <w:r w:rsidR="00FD03C6">
        <w:rPr>
          <w:rFonts w:ascii="Calibri" w:eastAsia="Calibri" w:hAnsi="Calibri" w:cs="Calibri"/>
        </w:rPr>
        <w:t xml:space="preserve"> to draw </w:t>
      </w:r>
      <w:r w:rsidR="002C4A72">
        <w:rPr>
          <w:rFonts w:ascii="Calibri" w:eastAsia="Calibri" w:hAnsi="Calibri" w:cs="Calibri"/>
        </w:rPr>
        <w:t xml:space="preserve">out </w:t>
      </w:r>
      <w:r w:rsidR="00445F24">
        <w:rPr>
          <w:rFonts w:ascii="Calibri" w:eastAsia="Calibri" w:hAnsi="Calibri" w:cs="Calibri"/>
        </w:rPr>
        <w:t xml:space="preserve">the </w:t>
      </w:r>
      <w:r w:rsidR="002C4A72">
        <w:rPr>
          <w:rFonts w:ascii="Calibri" w:eastAsia="Calibri" w:hAnsi="Calibri" w:cs="Calibri"/>
        </w:rPr>
        <w:t xml:space="preserve">variations </w:t>
      </w:r>
      <w:r w:rsidR="00361C4B">
        <w:rPr>
          <w:rFonts w:ascii="Calibri" w:eastAsia="Calibri" w:hAnsi="Calibri" w:cs="Calibri"/>
        </w:rPr>
        <w:t>between cities in</w:t>
      </w:r>
      <w:r w:rsidR="002C4A72">
        <w:rPr>
          <w:rFonts w:ascii="Calibri" w:eastAsia="Calibri" w:hAnsi="Calibri" w:cs="Calibri"/>
        </w:rPr>
        <w:t xml:space="preserve"> </w:t>
      </w:r>
      <w:r w:rsidR="00361C4B">
        <w:rPr>
          <w:rFonts w:ascii="Calibri" w:eastAsia="Calibri" w:hAnsi="Calibri" w:cs="Calibri"/>
        </w:rPr>
        <w:t xml:space="preserve">terms of </w:t>
      </w:r>
      <w:r w:rsidR="002C4A72">
        <w:rPr>
          <w:rFonts w:ascii="Calibri" w:eastAsia="Calibri" w:hAnsi="Calibri" w:cs="Calibri"/>
        </w:rPr>
        <w:t>emissions drivers</w:t>
      </w:r>
      <w:r w:rsidR="00361C4B">
        <w:rPr>
          <w:rFonts w:ascii="Calibri" w:eastAsia="Calibri" w:hAnsi="Calibri" w:cs="Calibri"/>
        </w:rPr>
        <w:t xml:space="preserve"> or solutions</w:t>
      </w:r>
      <w:r w:rsidR="002C4A72">
        <w:rPr>
          <w:rFonts w:ascii="Calibri" w:eastAsia="Calibri" w:hAnsi="Calibri" w:cs="Calibri"/>
        </w:rPr>
        <w:t xml:space="preserve">. A second route towards generalizable knowledge </w:t>
      </w:r>
      <w:r w:rsidR="00361C4B">
        <w:rPr>
          <w:rFonts w:ascii="Calibri" w:eastAsia="Calibri" w:hAnsi="Calibri" w:cs="Calibri"/>
        </w:rPr>
        <w:t xml:space="preserve">comprises literature </w:t>
      </w:r>
      <w:r w:rsidR="002C4A72">
        <w:rPr>
          <w:rFonts w:ascii="Calibri" w:eastAsia="Calibri" w:hAnsi="Calibri" w:cs="Calibri"/>
        </w:rPr>
        <w:t>reviews</w:t>
      </w:r>
      <w:r w:rsidR="00361C4B">
        <w:rPr>
          <w:rFonts w:ascii="Calibri" w:eastAsia="Calibri" w:hAnsi="Calibri" w:cs="Calibri"/>
        </w:rPr>
        <w:t>. These typically take a narrative form to capture the breadth of available evidence, but can also involve secondary analysis on published</w:t>
      </w:r>
      <w:r w:rsidR="00EB15FF">
        <w:rPr>
          <w:rFonts w:ascii="Calibri" w:eastAsia="Calibri" w:hAnsi="Calibri" w:cs="Calibri"/>
        </w:rPr>
        <w:t xml:space="preserve"> work</w:t>
      </w:r>
      <w:r w:rsidR="00361C4B">
        <w:rPr>
          <w:rFonts w:ascii="Calibri" w:eastAsia="Calibri" w:hAnsi="Calibri" w:cs="Calibri"/>
        </w:rPr>
        <w:t>,</w:t>
      </w:r>
      <w:r w:rsidR="00EB15FF">
        <w:rPr>
          <w:rFonts w:ascii="Calibri" w:eastAsia="Calibri" w:hAnsi="Calibri" w:cs="Calibri"/>
        </w:rPr>
        <w:t xml:space="preserve"> e.g. by</w:t>
      </w:r>
      <w:r w:rsidR="00361C4B">
        <w:rPr>
          <w:rFonts w:ascii="Calibri" w:eastAsia="Calibri" w:hAnsi="Calibri" w:cs="Calibri"/>
        </w:rPr>
        <w:t xml:space="preserve"> systematically extracting </w:t>
      </w:r>
      <w:r w:rsidR="00EB15FF">
        <w:rPr>
          <w:rFonts w:ascii="Calibri" w:eastAsia="Calibri" w:hAnsi="Calibri" w:cs="Calibri"/>
        </w:rPr>
        <w:t xml:space="preserve">information from cases to capture </w:t>
      </w:r>
      <w:r w:rsidR="00361C4B">
        <w:rPr>
          <w:rFonts w:ascii="Calibri" w:eastAsia="Calibri" w:hAnsi="Calibri" w:cs="Calibri"/>
        </w:rPr>
        <w:t>variations across contexts.</w:t>
      </w:r>
      <w:r w:rsidR="009233FD">
        <w:rPr>
          <w:rFonts w:ascii="Calibri" w:eastAsia="Calibri" w:hAnsi="Calibri" w:cs="Calibri"/>
        </w:rPr>
        <w:t xml:space="preserve"> Both approaches</w:t>
      </w:r>
      <w:r w:rsidR="0049721F">
        <w:rPr>
          <w:rFonts w:ascii="Calibri" w:eastAsia="Calibri" w:hAnsi="Calibri" w:cs="Calibri"/>
        </w:rPr>
        <w:t xml:space="preserve"> are cornerstones for learning on cities and</w:t>
      </w:r>
      <w:r w:rsidR="009233FD">
        <w:rPr>
          <w:rFonts w:ascii="Calibri" w:eastAsia="Calibri" w:hAnsi="Calibri" w:cs="Calibri"/>
        </w:rPr>
        <w:t xml:space="preserve"> have been extensively discussed in the </w:t>
      </w:r>
      <w:r w:rsidR="00445F24">
        <w:rPr>
          <w:rFonts w:ascii="Calibri" w:eastAsia="Calibri" w:hAnsi="Calibri" w:cs="Calibri"/>
        </w:rPr>
        <w:t xml:space="preserve">wider </w:t>
      </w:r>
      <w:r w:rsidR="009233FD">
        <w:rPr>
          <w:rFonts w:ascii="Calibri" w:eastAsia="Calibri" w:hAnsi="Calibri" w:cs="Calibri"/>
        </w:rPr>
        <w:t xml:space="preserve">methodological literature </w:t>
      </w:r>
      <w:r w:rsidR="009233FD" w:rsidRPr="00D66384">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gloenvcha.2007.06.001", "ISBN" : "0959-3780", "ISSN" : "09593780", "abstract" : "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u00a9 2007 Elsevier Ltd. All rights reserved.", "author" : [ { "dropping-particle" : "", "family" : "Rudel", "given" : "Thomas K.", "non-dropping-particle" : "", "parse-names" : false, "suffix" : "" } ], "container-title" : "Global Environmental Change", "id" : "ITEM-1", "issue" : "1", "issued" : { "date-parts" : [ [ "2008" ] ] }, "page" : "18-25", "title" : "Meta-analyses of case studies: A method for studying regional and global environmental change", "type" : "article-journal", "volume" : "18" }, "uris" : [ "http://www.mendeley.com/documents/?uuid=d9f2ccc1-10bd-4c0a-9323-8ae513734559"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id" : "ITEM-3",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3", "issue" : "2001", "issued" : { "date-parts" : [ [ "2006" ] ] }, "page" : "455\u2013476", "title" : "Qualitative research: Recent developments in case study methods", "type" : "article-journal", "volume" : "9" }, "uris" : [ "http://www.mendeley.com/documents/?uuid=22ee0f7c-67f3-4599-9a7d-31e0fe74e699" ] } ], "mendeley" : { "formattedCitation" : "&lt;sup&gt;15\u201317&lt;/sup&gt;", "plainTextFormattedCitation" : "15\u201317", "previouslyFormattedCitation" : "&lt;sup&gt;15\u201317&lt;/sup&gt;" }, "properties" : { "noteIndex" : 0 }, "schema" : "https://github.com/citation-style-language/schema/raw/master/csl-citation.json" }</w:instrText>
      </w:r>
      <w:r w:rsidR="009233FD" w:rsidRPr="00D66384">
        <w:rPr>
          <w:rFonts w:ascii="Calibri" w:eastAsia="Calibri" w:hAnsi="Calibri" w:cs="Calibri"/>
        </w:rPr>
        <w:fldChar w:fldCharType="separate"/>
      </w:r>
      <w:r w:rsidR="006763E3" w:rsidRPr="006763E3">
        <w:rPr>
          <w:rFonts w:ascii="Calibri" w:eastAsia="Calibri" w:hAnsi="Calibri" w:cs="Calibri"/>
          <w:noProof/>
          <w:vertAlign w:val="superscript"/>
        </w:rPr>
        <w:t>15–17</w:t>
      </w:r>
      <w:r w:rsidR="009233FD" w:rsidRPr="00D66384">
        <w:rPr>
          <w:rFonts w:ascii="Calibri" w:eastAsia="Calibri" w:hAnsi="Calibri" w:cs="Calibri"/>
        </w:rPr>
        <w:fldChar w:fldCharType="end"/>
      </w:r>
      <w:r w:rsidR="009233FD">
        <w:rPr>
          <w:rFonts w:ascii="Calibri" w:eastAsia="Calibri" w:hAnsi="Calibri" w:cs="Calibri"/>
        </w:rPr>
        <w:t>.</w:t>
      </w:r>
    </w:p>
    <w:p w14:paraId="7C265646" w14:textId="5CC56916" w:rsidR="007B4A96" w:rsidRDefault="00235397" w:rsidP="005A2F0C">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w:t>
      </w:r>
      <w:r w:rsidR="003F6172">
        <w:rPr>
          <w:rFonts w:ascii="Calibri" w:eastAsia="Calibri" w:hAnsi="Calibri" w:cs="Calibri"/>
        </w:rPr>
        <w:t>For instance, t</w:t>
      </w:r>
      <w:r>
        <w:rPr>
          <w:rFonts w:ascii="Calibri" w:eastAsia="Calibri" w:hAnsi="Calibri" w:cs="Calibri"/>
        </w:rPr>
        <w:t xml:space="preserve">he epistemological value of North-South urban </w:t>
      </w:r>
      <w:r w:rsidR="003F6172">
        <w:rPr>
          <w:rFonts w:ascii="Calibri" w:eastAsia="Calibri" w:hAnsi="Calibri" w:cs="Calibri"/>
        </w:rPr>
        <w:t>comparisons is widely discussed;</w:t>
      </w:r>
      <w:r>
        <w:rPr>
          <w:rFonts w:ascii="Calibri" w:eastAsia="Calibri" w:hAnsi="Calibri" w:cs="Calibri"/>
        </w:rPr>
        <w:t xml:space="preserve"> as is </w:t>
      </w:r>
      <w:r>
        <w:rPr>
          <w:rFonts w:ascii="Calibri" w:eastAsia="Calibri" w:hAnsi="Calibri" w:cs="Calibri"/>
        </w:rPr>
        <w:lastRenderedPageBreak/>
        <w:t xml:space="preserve">the generalisability of </w:t>
      </w:r>
      <w:r w:rsidR="0070468D">
        <w:rPr>
          <w:rFonts w:ascii="Calibri" w:eastAsia="Calibri" w:hAnsi="Calibri" w:cs="Calibri"/>
        </w:rPr>
        <w:t>individual</w:t>
      </w:r>
      <w:r w:rsidR="009233FD">
        <w:rPr>
          <w:rFonts w:ascii="Calibri" w:eastAsia="Calibri" w:hAnsi="Calibri" w:cs="Calibri"/>
        </w:rPr>
        <w:t xml:space="preserve"> urban</w:t>
      </w:r>
      <w:r>
        <w:rPr>
          <w:rFonts w:ascii="Calibri" w:eastAsia="Calibri" w:hAnsi="Calibri" w:cs="Calibri"/>
        </w:rPr>
        <w:t xml:space="preserve"> case</w:t>
      </w:r>
      <w:r w:rsidR="0070468D">
        <w:rPr>
          <w:rFonts w:ascii="Calibri" w:eastAsia="Calibri" w:hAnsi="Calibri" w:cs="Calibri"/>
        </w:rPr>
        <w:t>s</w:t>
      </w:r>
      <w:r>
        <w:rPr>
          <w:rFonts w:ascii="Calibri" w:eastAsia="Calibri" w:hAnsi="Calibri" w:cs="Calibri"/>
        </w:rPr>
        <w:t xml:space="preserve">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18&lt;/sup&gt;", "plainTextFormattedCitation" : "18", "previouslyFormattedCitation" : "&lt;sup&gt;18&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8</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w:t>
      </w:r>
      <w:r w:rsidR="00CB1B11">
        <w:rPr>
          <w:rFonts w:ascii="Calibri" w:eastAsia="Calibri" w:hAnsi="Calibri" w:cs="Calibri"/>
        </w:rPr>
        <w:t xml:space="preserve">research </w:t>
      </w:r>
      <w:r w:rsidR="00160D1B">
        <w:rPr>
          <w:rFonts w:ascii="Calibri" w:eastAsia="Calibri" w:hAnsi="Calibri" w:cs="Calibri"/>
        </w:rPr>
        <w:t xml:space="preserve">community </w:t>
      </w:r>
      <w:r w:rsidR="00CB1B11">
        <w:rPr>
          <w:rFonts w:ascii="Calibri" w:eastAsia="Calibri" w:hAnsi="Calibri" w:cs="Calibri"/>
        </w:rPr>
        <w:t xml:space="preserve">focused on mitigation </w:t>
      </w:r>
      <w:r w:rsidR="00160D1B">
        <w:rPr>
          <w:rFonts w:ascii="Calibri" w:eastAsia="Calibri" w:hAnsi="Calibri" w:cs="Calibri"/>
        </w:rPr>
        <w:t>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The majority of these studies (409) mention only two cities, with a steep decline to a few dozen studies on 5 or more cities (SI Text</w:t>
      </w:r>
      <w:r w:rsidR="00435728">
        <w:rPr>
          <w:rFonts w:ascii="Calibri" w:eastAsia="Calibri" w:hAnsi="Calibri" w:cs="Calibri"/>
        </w:rPr>
        <w:t xml:space="preserve"> Figure 6</w:t>
      </w:r>
      <w:r w:rsidR="00C6067A">
        <w:rPr>
          <w:rFonts w:ascii="Calibri" w:eastAsia="Calibri" w:hAnsi="Calibri" w:cs="Calibri"/>
        </w:rPr>
        <w:t xml:space="preserve">). </w:t>
      </w:r>
    </w:p>
    <w:p w14:paraId="27AEE17B" w14:textId="5CC6E5D1" w:rsidR="00D961FF" w:rsidRDefault="007B4A96" w:rsidP="005A2F0C">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w:t>
      </w:r>
      <w:r w:rsidR="00435728">
        <w:rPr>
          <w:rFonts w:ascii="Calibri" w:eastAsia="Calibri" w:hAnsi="Calibri" w:cs="Calibri"/>
        </w:rPr>
        <w:t xml:space="preserve">Figure 5 </w:t>
      </w:r>
      <w:r w:rsidR="00B20386">
        <w:rPr>
          <w:rFonts w:ascii="Calibri" w:eastAsia="Calibri" w:hAnsi="Calibri" w:cs="Calibri"/>
        </w:rPr>
        <w:t xml:space="preserve">in the SI text </w:t>
      </w:r>
      <w:r w:rsidR="00D961FF">
        <w:rPr>
          <w:rFonts w:ascii="Calibri" w:eastAsia="Calibri" w:hAnsi="Calibri" w:cs="Calibri"/>
        </w:rPr>
        <w:t xml:space="preserve">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is small.</w:t>
      </w:r>
    </w:p>
    <w:p w14:paraId="2EF9CD6A" w14:textId="43EFD54F" w:rsidR="007909D2" w:rsidRDefault="00CF1FAE" w:rsidP="005A2F0C">
      <w:pPr>
        <w:spacing w:line="480" w:lineRule="auto"/>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4</w:t>
      </w:r>
      <w:r>
        <w:rPr>
          <w:rFonts w:ascii="Calibri" w:eastAsia="Calibri" w:hAnsi="Calibri" w:cs="Calibri"/>
        </w:rPr>
        <w:fldChar w:fldCharType="end"/>
      </w:r>
      <w:r>
        <w:rPr>
          <w:rFonts w:ascii="Calibri" w:eastAsia="Calibri" w:hAnsi="Calibri" w:cs="Calibri"/>
        </w:rPr>
        <w:t xml:space="preserve">. For instance, </w:t>
      </w:r>
      <w:r w:rsidR="00A13DDD">
        <w:rPr>
          <w:rFonts w:ascii="Calibri" w:eastAsia="Calibri" w:hAnsi="Calibri" w:cs="Calibri"/>
        </w:rPr>
        <w:t xml:space="preserve">urbanists often state </w:t>
      </w:r>
      <w:r>
        <w:rPr>
          <w:rFonts w:ascii="Calibri" w:eastAsia="Calibri" w:hAnsi="Calibri" w:cs="Calibri"/>
        </w:rPr>
        <w:t xml:space="preserve">that </w:t>
      </w:r>
      <w:r w:rsidR="009233FD">
        <w:rPr>
          <w:rFonts w:ascii="Calibri" w:eastAsia="Calibri" w:hAnsi="Calibri" w:cs="Calibri"/>
        </w:rPr>
        <w:t xml:space="preserve">cities share </w:t>
      </w:r>
      <w:r>
        <w:rPr>
          <w:rFonts w:ascii="Calibri" w:eastAsia="Calibri" w:hAnsi="Calibri" w:cs="Calibri"/>
        </w:rPr>
        <w:t xml:space="preserve">common structural (political, economic, or geographic) characteristics </w:t>
      </w:r>
      <w:r w:rsidR="009233FD">
        <w:rPr>
          <w:rFonts w:ascii="Calibri" w:eastAsia="Calibri" w:hAnsi="Calibri" w:cs="Calibri"/>
        </w:rPr>
        <w:t xml:space="preserve">that </w:t>
      </w:r>
      <w:r>
        <w:rPr>
          <w:rFonts w:ascii="Calibri" w:eastAsia="Calibri" w:hAnsi="Calibri" w:cs="Calibri"/>
        </w:rPr>
        <w:t>drive urban phenomena, leading to differing path dependencies in energy consumption</w:t>
      </w:r>
      <w:r w:rsidR="009233FD">
        <w:rPr>
          <w:rFonts w:ascii="Calibri" w:eastAsia="Calibri" w:hAnsi="Calibri" w:cs="Calibri"/>
        </w:rPr>
        <w:t>.</w:t>
      </w:r>
      <w:r w:rsidR="00A13DDD">
        <w:rPr>
          <w:rFonts w:ascii="Calibri" w:eastAsia="Calibri" w:hAnsi="Calibri" w:cs="Calibri"/>
        </w:rPr>
        <w:t xml:space="preserve"> </w:t>
      </w:r>
      <w:r w:rsidR="007909D2">
        <w:rPr>
          <w:rFonts w:ascii="Calibri" w:eastAsia="Calibri" w:hAnsi="Calibri" w:cs="Calibri"/>
        </w:rPr>
        <w:t xml:space="preserve">Comparative studies can leverage these commonalities to isolate </w:t>
      </w:r>
      <w:r w:rsidR="003F6172">
        <w:rPr>
          <w:rFonts w:ascii="Calibri" w:eastAsia="Calibri" w:hAnsi="Calibri" w:cs="Calibri"/>
        </w:rPr>
        <w:t xml:space="preserve">historically contingent drivers, </w:t>
      </w:r>
      <w:r w:rsidR="007909D2">
        <w:rPr>
          <w:rFonts w:ascii="Calibri" w:eastAsia="Calibri" w:hAnsi="Calibri" w:cs="Calibri"/>
        </w:rPr>
        <w:t>ad</w:t>
      </w:r>
      <w:r w:rsidR="003F6172">
        <w:rPr>
          <w:rFonts w:ascii="Calibri" w:eastAsia="Calibri" w:hAnsi="Calibri" w:cs="Calibri"/>
        </w:rPr>
        <w:t>vancing</w:t>
      </w:r>
      <w:r w:rsidR="007909D2">
        <w:rPr>
          <w:rFonts w:ascii="Calibri" w:eastAsia="Calibri" w:hAnsi="Calibri" w:cs="Calibri"/>
        </w:rPr>
        <w:t xml:space="preserve"> theories of </w:t>
      </w:r>
      <w:r w:rsidR="00CB1B11">
        <w:rPr>
          <w:rFonts w:ascii="Calibri" w:eastAsia="Calibri" w:hAnsi="Calibri" w:cs="Calibri"/>
        </w:rPr>
        <w:t xml:space="preserve">sustainable </w:t>
      </w:r>
      <w:r w:rsidR="003F6172">
        <w:rPr>
          <w:rFonts w:ascii="Calibri" w:eastAsia="Calibri" w:hAnsi="Calibri" w:cs="Calibri"/>
        </w:rPr>
        <w:t>urban development. S</w:t>
      </w:r>
      <w:r w:rsidR="00CB1B11">
        <w:rPr>
          <w:rFonts w:ascii="Calibri" w:eastAsia="Calibri" w:hAnsi="Calibri" w:cs="Calibri"/>
        </w:rPr>
        <w:t xml:space="preserve">uch approaches have </w:t>
      </w:r>
      <w:r w:rsidR="001C195E">
        <w:rPr>
          <w:rFonts w:ascii="Calibri" w:eastAsia="Calibri" w:hAnsi="Calibri" w:cs="Calibri"/>
        </w:rPr>
        <w:t xml:space="preserve">not </w:t>
      </w:r>
      <w:r w:rsidR="00CB1B11">
        <w:rPr>
          <w:rFonts w:ascii="Calibri" w:eastAsia="Calibri" w:hAnsi="Calibri" w:cs="Calibri"/>
        </w:rPr>
        <w:t>yet mature</w:t>
      </w:r>
      <w:r w:rsidR="001C195E">
        <w:rPr>
          <w:rFonts w:ascii="Calibri" w:eastAsia="Calibri" w:hAnsi="Calibri" w:cs="Calibri"/>
        </w:rPr>
        <w:t>d</w:t>
      </w:r>
      <w:r w:rsidR="00CB1B11">
        <w:rPr>
          <w:rFonts w:ascii="Calibri" w:eastAsia="Calibri" w:hAnsi="Calibri" w:cs="Calibri"/>
        </w:rPr>
        <w:t xml:space="preserve"> in practice</w:t>
      </w:r>
      <w:r w:rsidR="003F6172">
        <w:rPr>
          <w:rFonts w:ascii="Calibri" w:eastAsia="Calibri" w:hAnsi="Calibri" w:cs="Calibri"/>
        </w:rPr>
        <w:t>, nor have they been the focus of conceptual and methodological discussion in the urban mitigation literature</w:t>
      </w:r>
      <w:r w:rsidR="007909D2">
        <w:rPr>
          <w:rFonts w:ascii="Calibri" w:eastAsia="Calibri" w:hAnsi="Calibri" w:cs="Calibri"/>
        </w:rPr>
        <w:t xml:space="preserve"> </w:t>
      </w:r>
      <w:r w:rsidR="003F6172">
        <w:rPr>
          <w:rFonts w:ascii="Calibri" w:eastAsia="Calibri" w:hAnsi="Calibri" w:cs="Calibri"/>
        </w:rPr>
        <w:t xml:space="preserve">to date </w:t>
      </w:r>
      <w:r w:rsidR="007909D2">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7909D2">
        <w:rPr>
          <w:rFonts w:ascii="Calibri" w:eastAsia="Calibri" w:hAnsi="Calibri" w:cs="Calibri"/>
        </w:rPr>
        <w:fldChar w:fldCharType="separate"/>
      </w:r>
      <w:r w:rsidR="006763E3" w:rsidRPr="006763E3">
        <w:rPr>
          <w:rFonts w:ascii="Calibri" w:eastAsia="Calibri" w:hAnsi="Calibri" w:cs="Calibri"/>
          <w:noProof/>
          <w:vertAlign w:val="superscript"/>
        </w:rPr>
        <w:t>19</w:t>
      </w:r>
      <w:r w:rsidR="007909D2">
        <w:rPr>
          <w:rFonts w:ascii="Calibri" w:eastAsia="Calibri" w:hAnsi="Calibri" w:cs="Calibri"/>
        </w:rPr>
        <w:fldChar w:fldCharType="end"/>
      </w:r>
      <w:r w:rsidR="007909D2">
        <w:rPr>
          <w:rFonts w:ascii="Calibri" w:eastAsia="Calibri" w:hAnsi="Calibri" w:cs="Calibri"/>
        </w:rPr>
        <w:t>.</w:t>
      </w:r>
    </w:p>
    <w:p w14:paraId="7BEFD707" w14:textId="5F0E2D3C" w:rsidR="00B32019" w:rsidRDefault="00F85AAB" w:rsidP="0065771C">
      <w:pPr>
        <w:spacing w:line="480" w:lineRule="auto"/>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D723A7">
        <w:rPr>
          <w:rFonts w:ascii="Calibri" w:eastAsia="Calibri" w:hAnsi="Calibri" w:cs="Calibri"/>
        </w:rPr>
        <w:t xml:space="preserve">Systematic </w:t>
      </w:r>
      <w:r w:rsidR="00302A3D">
        <w:rPr>
          <w:rFonts w:ascii="Calibri" w:eastAsia="Calibri" w:hAnsi="Calibri" w:cs="Calibri"/>
        </w:rPr>
        <w:t xml:space="preserve">review methods – those that deploy transparent and </w:t>
      </w:r>
      <w:r w:rsidR="00D723A7">
        <w:rPr>
          <w:rFonts w:ascii="Calibri" w:eastAsia="Calibri" w:hAnsi="Calibri" w:cs="Calibri"/>
        </w:rPr>
        <w:t xml:space="preserve">reproducible </w:t>
      </w:r>
      <w:r w:rsidR="00302A3D">
        <w:rPr>
          <w:rFonts w:ascii="Calibri" w:eastAsia="Calibri" w:hAnsi="Calibri" w:cs="Calibri"/>
        </w:rPr>
        <w:t xml:space="preserve">procedures for literature selection, quality assessment and synthesis – are the gold standard for generating a robust evidence </w:t>
      </w:r>
      <w:r w:rsidR="00302A3D">
        <w:rPr>
          <w:rFonts w:ascii="Calibri" w:eastAsia="Calibri" w:hAnsi="Calibri" w:cs="Calibri"/>
        </w:rPr>
        <w:lastRenderedPageBreak/>
        <w:t xml:space="preserve">base for policy </w:t>
      </w:r>
      <w:r w:rsidR="00302A3D">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id" : "ITEM-3", "itemData" : { "DOI" : "10.1038/s41558-018-0180-3", "ISSN" : "1758-678X", "abstract" : "Literature reviews can help to inform decision-making, yet they may be subject to fatal bias if not conducted rigorously as \u2018systematic reviews\u2019. Reporting standards help authors to provide sufficient methodological detail to allow verification and replication, clarifying when key steps, such as critical appraisal, have been omitted.", "author" : [ { "dropping-particle" : "", "family" : "Haddaway", "given" : "Neal Robert", "non-dropping-particle" : "", "parse-names" : false, "suffix" : "" }, { "dropping-particle" : "", "family" : "Macura", "given" : "Biljana", "non-dropping-particle" : "", "parse-names" : false, "suffix" : "" } ], "container-title" : "Nature Climate Change", "id" : "ITEM-3", "issued" : { "date-parts" : [ [ "2018" ] ] }, "page" : "444\u2013453", "title" : "The role of reporting standards in producing robust literature reviews", "type" : "article-journal", "volume" : "8" }, "uris" : [ "http://www.mendeley.com/documents/?uuid=4b0fd77d-95ef-4f9e-b558-54088bfc58e1" ] } ], "mendeley" : { "formattedCitation" : "&lt;sup&gt;20\u201322&lt;/sup&gt;", "plainTextFormattedCitation" : "20\u201322", "previouslyFormattedCitation" : "&lt;sup&gt;20\u201322&lt;/sup&gt;" }, "properties" : { "noteIndex" : 0 }, "schema" : "https://github.com/citation-style-language/schema/raw/master/csl-citation.json" }</w:instrText>
      </w:r>
      <w:r w:rsidR="00302A3D">
        <w:rPr>
          <w:rFonts w:ascii="Calibri" w:eastAsia="Calibri" w:hAnsi="Calibri" w:cs="Calibri"/>
        </w:rPr>
        <w:fldChar w:fldCharType="separate"/>
      </w:r>
      <w:r w:rsidR="006763E3" w:rsidRPr="006763E3">
        <w:rPr>
          <w:rFonts w:ascii="Calibri" w:eastAsia="Calibri" w:hAnsi="Calibri" w:cs="Calibri"/>
          <w:noProof/>
          <w:vertAlign w:val="superscript"/>
        </w:rPr>
        <w:t>20–22</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3&lt;/sup&gt;", "plainTextFormattedCitation" : "23", "previouslyFormattedCitation" : "&lt;sup&gt;23&lt;/sup&gt;" }, "properties" : { "noteIndex" : 0 }, "schema" : "https://github.com/citation-style-language/schema/raw/master/csl-citation.json" }</w:instrText>
      </w:r>
      <w:r w:rsidR="00B32019">
        <w:rPr>
          <w:rFonts w:ascii="Calibri" w:eastAsia="Calibri" w:hAnsi="Calibri" w:cs="Calibri"/>
        </w:rPr>
        <w:fldChar w:fldCharType="separate"/>
      </w:r>
      <w:r w:rsidR="006763E3" w:rsidRPr="006763E3">
        <w:rPr>
          <w:rFonts w:ascii="Calibri" w:eastAsia="Calibri" w:hAnsi="Calibri" w:cs="Calibri"/>
          <w:noProof/>
          <w:vertAlign w:val="superscript"/>
        </w:rPr>
        <w:t>23</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w:t>
      </w:r>
      <w:r w:rsidR="00395801">
        <w:rPr>
          <w:rFonts w:ascii="Calibri" w:eastAsia="Calibri" w:hAnsi="Calibri" w:cs="Calibri"/>
        </w:rPr>
        <w:t xml:space="preserve">Yet despite the high concentration of studies on particular topics and cities, </w:t>
      </w:r>
      <w:r w:rsidR="003F6172">
        <w:rPr>
          <w:rFonts w:ascii="Calibri" w:eastAsia="Calibri" w:hAnsi="Calibri" w:cs="Calibri"/>
        </w:rPr>
        <w:t xml:space="preserve">as </w:t>
      </w:r>
      <w:r w:rsidR="00395801">
        <w:rPr>
          <w:rFonts w:ascii="Calibri" w:eastAsia="Calibri" w:hAnsi="Calibri" w:cs="Calibri"/>
        </w:rPr>
        <w:t>shown above,</w:t>
      </w:r>
      <w:r w:rsidR="00395801" w:rsidDel="00395801">
        <w:rPr>
          <w:rFonts w:ascii="Calibri" w:eastAsia="Calibri" w:hAnsi="Calibri" w:cs="Calibri"/>
        </w:rPr>
        <w:t xml:space="preserve"> </w:t>
      </w:r>
      <w:r w:rsidR="00EA59A1">
        <w:rPr>
          <w:rFonts w:ascii="Calibri" w:eastAsia="Calibri" w:hAnsi="Calibri" w:cs="Calibri"/>
        </w:rPr>
        <w:t>we find limited progress on this front.</w:t>
      </w:r>
    </w:p>
    <w:p w14:paraId="28708232" w14:textId="734AEF59" w:rsidR="00B32019" w:rsidRDefault="009A5C3F" w:rsidP="00B41EE8">
      <w:pPr>
        <w:spacing w:line="480" w:lineRule="auto"/>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6C64A3">
        <w:rPr>
          <w:rFonts w:ascii="Calibri" w:eastAsia="Calibri" w:hAnsi="Calibri" w:cs="Calibri"/>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D723A7">
        <w:rPr>
          <w:rFonts w:ascii="Calibri" w:eastAsia="Calibri" w:hAnsi="Calibri" w:cs="Calibri"/>
        </w:rPr>
        <w:t xml:space="preserve">systematic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00C574DD" w:rsidRPr="00C574DD">
        <w:t xml:space="preserve">Table </w:t>
      </w:r>
      <w:r w:rsidR="00C574DD" w:rsidRPr="00C574DD">
        <w:rPr>
          <w:noProof/>
        </w:rPr>
        <w:t>1</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xml:space="preserve">: akin to a normal literature review, but proceeding from a </w:t>
      </w:r>
      <w:r w:rsidR="008C16EA">
        <w:rPr>
          <w:rFonts w:ascii="Calibri" w:eastAsia="Calibri" w:hAnsi="Calibri" w:cs="Calibri"/>
        </w:rPr>
        <w:t>documented</w:t>
      </w:r>
      <w:r w:rsidR="00524371">
        <w:rPr>
          <w:rFonts w:ascii="Calibri" w:eastAsia="Calibri" w:hAnsi="Calibri" w:cs="Calibri"/>
        </w:rPr>
        <w:t xml:space="preserve"> search and selection of literature. </w:t>
      </w:r>
      <w:r w:rsidR="00417477">
        <w:rPr>
          <w:rFonts w:ascii="Calibri" w:eastAsia="Calibri" w:hAnsi="Calibri" w:cs="Calibri"/>
        </w:rPr>
        <w:t>Only three studies apply quantitative synthesis methods: a</w:t>
      </w:r>
      <w:r w:rsidR="00524371">
        <w:rPr>
          <w:rFonts w:ascii="Calibri" w:eastAsia="Calibri" w:hAnsi="Calibri" w:cs="Calibri"/>
        </w:rPr>
        <w:t xml:space="preserve"> single meta-analysis of residential demand-response programs </w:t>
      </w:r>
      <w:r w:rsidR="0083491F">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0083491F">
        <w:rPr>
          <w:rFonts w:ascii="Calibri" w:eastAsia="Calibri" w:hAnsi="Calibri" w:cs="Calibri"/>
        </w:rPr>
        <w:fldChar w:fldCharType="separate"/>
      </w:r>
      <w:r w:rsidR="006763E3" w:rsidRPr="006763E3">
        <w:rPr>
          <w:rFonts w:ascii="Calibri" w:eastAsia="Calibri" w:hAnsi="Calibri" w:cs="Calibri"/>
          <w:noProof/>
          <w:vertAlign w:val="superscript"/>
        </w:rPr>
        <w:t>24</w:t>
      </w:r>
      <w:r w:rsidR="0083491F">
        <w:rPr>
          <w:rFonts w:ascii="Calibri" w:eastAsia="Calibri" w:hAnsi="Calibri" w:cs="Calibri"/>
        </w:rPr>
        <w:fldChar w:fldCharType="end"/>
      </w:r>
      <w:r w:rsidR="00417477">
        <w:rPr>
          <w:rFonts w:ascii="Calibri" w:eastAsia="Calibri" w:hAnsi="Calibri" w:cs="Calibri"/>
        </w:rPr>
        <w:t>,</w:t>
      </w:r>
      <w:r w:rsidR="00524371">
        <w:rPr>
          <w:rFonts w:ascii="Calibri" w:eastAsia="Calibri" w:hAnsi="Calibri" w:cs="Calibri"/>
        </w:rPr>
        <w:t xml:space="preserve"> and two studies that extract and analyse quantitative information from literatures on urban ecosystem services</w:t>
      </w:r>
      <w:r w:rsidR="00D612BA">
        <w:rPr>
          <w:rFonts w:ascii="Calibri" w:eastAsia="Calibri" w:hAnsi="Calibri" w:cs="Calibri"/>
        </w:rPr>
        <w:t xml:space="preserve"> </w:t>
      </w:r>
      <w:r w:rsidR="00D612BA">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id" : "ITEM-2",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2",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5,26&lt;/sup&gt;", "plainTextFormattedCitation" : "25,26", "previouslyFormattedCitation" : "&lt;sup&gt;25,26&lt;/sup&gt;" }, "properties" : { "noteIndex" : 0 }, "schema" : "https://github.com/citation-style-language/schema/raw/master/csl-citation.json" }</w:instrText>
      </w:r>
      <w:r w:rsidR="00D612BA">
        <w:rPr>
          <w:rFonts w:ascii="Calibri" w:eastAsia="Calibri" w:hAnsi="Calibri" w:cs="Calibri"/>
        </w:rPr>
        <w:fldChar w:fldCharType="separate"/>
      </w:r>
      <w:r w:rsidR="006763E3" w:rsidRPr="006763E3">
        <w:rPr>
          <w:rFonts w:ascii="Calibri" w:eastAsia="Calibri" w:hAnsi="Calibri" w:cs="Calibri"/>
          <w:noProof/>
          <w:vertAlign w:val="superscript"/>
        </w:rPr>
        <w:t>25,26</w:t>
      </w:r>
      <w:r w:rsidR="00D612BA">
        <w:rPr>
          <w:rFonts w:ascii="Calibri" w:eastAsia="Calibri" w:hAnsi="Calibri" w:cs="Calibri"/>
        </w:rPr>
        <w:fldChar w:fldCharType="end"/>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w:t>
      </w:r>
      <w:r w:rsidR="00D723A7">
        <w:rPr>
          <w:rFonts w:ascii="Calibri" w:eastAsia="Calibri" w:hAnsi="Calibri" w:cs="Calibri"/>
        </w:rPr>
        <w:t xml:space="preserve">systematic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7</w:t>
      </w:r>
      <w:r w:rsidR="00E00E4C">
        <w:rPr>
          <w:rFonts w:ascii="Calibri" w:eastAsia="Calibri" w:hAnsi="Calibri" w:cs="Calibri"/>
        </w:rPr>
        <w:fldChar w:fldCharType="end"/>
      </w:r>
      <w:r w:rsidR="003F6172">
        <w:rPr>
          <w:rFonts w:ascii="Calibri" w:eastAsia="Calibri" w:hAnsi="Calibri" w:cs="Calibri"/>
        </w:rPr>
        <w:t xml:space="preserve">, </w:t>
      </w:r>
      <w:r w:rsidR="00E00E4C">
        <w:rPr>
          <w:rFonts w:ascii="Calibri" w:eastAsia="Calibri" w:hAnsi="Calibri" w:cs="Calibri"/>
        </w:rPr>
        <w:t xml:space="preserve">although there are </w:t>
      </w:r>
      <w:r w:rsidR="00D723A7">
        <w:rPr>
          <w:rFonts w:ascii="Calibri" w:eastAsia="Calibri" w:hAnsi="Calibri" w:cs="Calibri"/>
        </w:rPr>
        <w:t xml:space="preserve">a few </w:t>
      </w:r>
      <w:r w:rsidR="00E00E4C">
        <w:rPr>
          <w:rFonts w:ascii="Calibri" w:eastAsia="Calibri" w:hAnsi="Calibri" w:cs="Calibri"/>
        </w:rPr>
        <w:t>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 xml:space="preserve">to the </w:t>
      </w:r>
      <w:r w:rsidR="00417477">
        <w:rPr>
          <w:rFonts w:ascii="Calibri" w:eastAsia="Calibri" w:hAnsi="Calibri" w:cs="Calibri"/>
        </w:rPr>
        <w:t xml:space="preserve">extant </w:t>
      </w:r>
      <w:r w:rsidR="00EA59A1">
        <w:rPr>
          <w:rFonts w:ascii="Calibri" w:eastAsia="Calibri" w:hAnsi="Calibri" w:cs="Calibri"/>
        </w:rPr>
        <w:t>literature</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8&lt;/sup&gt;", "plainTextFormattedCitation" : "28", "previouslyFormattedCitation" : "&lt;sup&gt;28&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8</w:t>
      </w:r>
      <w:r w:rsidR="00E00E4C">
        <w:rPr>
          <w:rFonts w:ascii="Calibri" w:eastAsia="Calibri" w:hAnsi="Calibri" w:cs="Calibri"/>
        </w:rPr>
        <w:fldChar w:fldCharType="end"/>
      </w:r>
      <w:r w:rsidR="00E00E4C">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065B779D" w14:textId="5F570E40" w:rsidTr="00176007">
        <w:trPr>
          <w:trHeight w:val="300"/>
        </w:trPr>
        <w:tc>
          <w:tcPr>
            <w:tcW w:w="5529" w:type="dxa"/>
            <w:tcBorders>
              <w:top w:val="single" w:sz="4" w:space="0" w:color="auto"/>
              <w:bottom w:val="single" w:sz="4" w:space="0" w:color="auto"/>
            </w:tcBorders>
            <w:shd w:val="clear" w:color="auto" w:fill="auto"/>
            <w:noWrap/>
            <w:vAlign w:val="bottom"/>
            <w:hideMark/>
          </w:tcPr>
          <w:p w14:paraId="0AA4E7A7"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2402" w:type="dxa"/>
            <w:tcBorders>
              <w:top w:val="single" w:sz="4" w:space="0" w:color="auto"/>
              <w:bottom w:val="single" w:sz="4" w:space="0" w:color="auto"/>
            </w:tcBorders>
            <w:shd w:val="clear" w:color="auto" w:fill="auto"/>
            <w:noWrap/>
            <w:vAlign w:val="bottom"/>
            <w:hideMark/>
          </w:tcPr>
          <w:p w14:paraId="7357B22E"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c>
          <w:tcPr>
            <w:tcW w:w="1141" w:type="dxa"/>
            <w:tcBorders>
              <w:top w:val="single" w:sz="4" w:space="0" w:color="auto"/>
              <w:bottom w:val="single" w:sz="4" w:space="0" w:color="auto"/>
            </w:tcBorders>
          </w:tcPr>
          <w:p w14:paraId="29CA963A" w14:textId="2CBFB6D9" w:rsidR="006C64A3" w:rsidRPr="00E00E4C" w:rsidRDefault="006C64A3" w:rsidP="007179F3">
            <w:pPr>
              <w:spacing w:after="0" w:line="360" w:lineRule="auto"/>
              <w:rPr>
                <w:rFonts w:ascii="Calibri" w:eastAsia="Times New Roman" w:hAnsi="Calibri" w:cs="Calibri"/>
                <w:b/>
                <w:bCs/>
                <w:color w:val="000000"/>
              </w:rPr>
            </w:pPr>
            <w:r>
              <w:rPr>
                <w:rFonts w:ascii="Calibri" w:eastAsia="Times New Roman" w:hAnsi="Calibri" w:cs="Calibri"/>
                <w:b/>
                <w:bCs/>
                <w:color w:val="000000"/>
              </w:rPr>
              <w:t>Reference</w:t>
            </w:r>
          </w:p>
        </w:tc>
      </w:tr>
      <w:tr w:rsidR="006C64A3" w:rsidRPr="00E00E4C" w14:paraId="5C743DB8" w14:textId="5BF1F4E7" w:rsidTr="00176007">
        <w:trPr>
          <w:trHeight w:val="624"/>
        </w:trPr>
        <w:tc>
          <w:tcPr>
            <w:tcW w:w="5529" w:type="dxa"/>
            <w:tcBorders>
              <w:top w:val="single" w:sz="4" w:space="0" w:color="auto"/>
            </w:tcBorders>
            <w:shd w:val="clear" w:color="auto" w:fill="auto"/>
            <w:noWrap/>
            <w:hideMark/>
          </w:tcPr>
          <w:p w14:paraId="2745E09B"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2402" w:type="dxa"/>
            <w:tcBorders>
              <w:top w:val="single" w:sz="4" w:space="0" w:color="auto"/>
            </w:tcBorders>
            <w:shd w:val="clear" w:color="auto" w:fill="auto"/>
            <w:noWrap/>
            <w:hideMark/>
          </w:tcPr>
          <w:p w14:paraId="3EC6674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Borders>
              <w:top w:val="single" w:sz="4" w:space="0" w:color="auto"/>
            </w:tcBorders>
          </w:tcPr>
          <w:p w14:paraId="6C4D26D8" w14:textId="6628CCBC"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9</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B807047" w14:textId="66D82002" w:rsidTr="00176007">
        <w:trPr>
          <w:trHeight w:val="624"/>
        </w:trPr>
        <w:tc>
          <w:tcPr>
            <w:tcW w:w="5529" w:type="dxa"/>
            <w:shd w:val="clear" w:color="auto" w:fill="auto"/>
            <w:noWrap/>
            <w:hideMark/>
          </w:tcPr>
          <w:p w14:paraId="66D74D7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2402" w:type="dxa"/>
            <w:shd w:val="clear" w:color="auto" w:fill="auto"/>
            <w:noWrap/>
            <w:hideMark/>
          </w:tcPr>
          <w:p w14:paraId="6CC3B84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0C50CA2A" w14:textId="3E185344"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0</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90E99AF" w14:textId="12687425" w:rsidTr="00176007">
        <w:trPr>
          <w:trHeight w:val="624"/>
        </w:trPr>
        <w:tc>
          <w:tcPr>
            <w:tcW w:w="5529" w:type="dxa"/>
            <w:shd w:val="clear" w:color="auto" w:fill="auto"/>
            <w:noWrap/>
            <w:hideMark/>
          </w:tcPr>
          <w:p w14:paraId="788CFF7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2402" w:type="dxa"/>
            <w:shd w:val="clear" w:color="auto" w:fill="auto"/>
            <w:noWrap/>
            <w:hideMark/>
          </w:tcPr>
          <w:p w14:paraId="54324F0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C3C5C79" w14:textId="10DE0812"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1</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CB9532F" w14:textId="42B46E2A" w:rsidTr="00176007">
        <w:trPr>
          <w:trHeight w:val="624"/>
        </w:trPr>
        <w:tc>
          <w:tcPr>
            <w:tcW w:w="5529" w:type="dxa"/>
            <w:shd w:val="clear" w:color="auto" w:fill="auto"/>
            <w:noWrap/>
            <w:hideMark/>
          </w:tcPr>
          <w:p w14:paraId="6CBFFC6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2402" w:type="dxa"/>
            <w:shd w:val="clear" w:color="auto" w:fill="auto"/>
            <w:noWrap/>
            <w:hideMark/>
          </w:tcPr>
          <w:p w14:paraId="1C420B54"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1EF323CA" w14:textId="6B5FDB2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2</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4298240" w14:textId="70B0D0C0" w:rsidTr="00176007">
        <w:trPr>
          <w:trHeight w:val="624"/>
        </w:trPr>
        <w:tc>
          <w:tcPr>
            <w:tcW w:w="5529" w:type="dxa"/>
            <w:shd w:val="clear" w:color="auto" w:fill="auto"/>
            <w:noWrap/>
            <w:hideMark/>
          </w:tcPr>
          <w:p w14:paraId="3F1CA36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2402" w:type="dxa"/>
            <w:shd w:val="clear" w:color="auto" w:fill="auto"/>
            <w:noWrap/>
            <w:hideMark/>
          </w:tcPr>
          <w:p w14:paraId="48B6B42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A4543D2" w14:textId="262EC5A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3</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7D010AB" w14:textId="5E47A2AF" w:rsidTr="00176007">
        <w:trPr>
          <w:trHeight w:val="624"/>
        </w:trPr>
        <w:tc>
          <w:tcPr>
            <w:tcW w:w="5529" w:type="dxa"/>
            <w:shd w:val="clear" w:color="auto" w:fill="auto"/>
            <w:noWrap/>
            <w:hideMark/>
          </w:tcPr>
          <w:p w14:paraId="4C359E0E"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2402" w:type="dxa"/>
            <w:shd w:val="clear" w:color="auto" w:fill="auto"/>
            <w:noWrap/>
            <w:hideMark/>
          </w:tcPr>
          <w:p w14:paraId="3FFD69C9" w14:textId="2E56B5C8"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p>
        </w:tc>
        <w:tc>
          <w:tcPr>
            <w:tcW w:w="1141" w:type="dxa"/>
          </w:tcPr>
          <w:p w14:paraId="7D38F3C7" w14:textId="6BD072B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44B8F625" w14:textId="0CED2231" w:rsidTr="00176007">
        <w:trPr>
          <w:trHeight w:val="624"/>
        </w:trPr>
        <w:tc>
          <w:tcPr>
            <w:tcW w:w="5529" w:type="dxa"/>
            <w:shd w:val="clear" w:color="auto" w:fill="auto"/>
            <w:noWrap/>
            <w:hideMark/>
          </w:tcPr>
          <w:p w14:paraId="51029E0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lastRenderedPageBreak/>
              <w:t>Co-benefits of greenhouse gas mitigation: a review and classification by type, mitigation sector, and geography</w:t>
            </w:r>
          </w:p>
        </w:tc>
        <w:tc>
          <w:tcPr>
            <w:tcW w:w="2402" w:type="dxa"/>
            <w:shd w:val="clear" w:color="auto" w:fill="auto"/>
            <w:noWrap/>
            <w:hideMark/>
          </w:tcPr>
          <w:p w14:paraId="6C744CF3" w14:textId="4C75CDAC" w:rsidR="006C64A3" w:rsidRPr="00E00E4C" w:rsidRDefault="006C64A3" w:rsidP="006C64A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p>
        </w:tc>
        <w:tc>
          <w:tcPr>
            <w:tcW w:w="1141" w:type="dxa"/>
          </w:tcPr>
          <w:p w14:paraId="00455FE3" w14:textId="52261FC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032FFE1" w14:textId="007C2FC8" w:rsidTr="00176007">
        <w:trPr>
          <w:trHeight w:val="624"/>
        </w:trPr>
        <w:tc>
          <w:tcPr>
            <w:tcW w:w="5529" w:type="dxa"/>
            <w:shd w:val="clear" w:color="auto" w:fill="auto"/>
            <w:noWrap/>
            <w:hideMark/>
          </w:tcPr>
          <w:p w14:paraId="39B52628"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2402" w:type="dxa"/>
            <w:shd w:val="clear" w:color="auto" w:fill="auto"/>
            <w:noWrap/>
            <w:hideMark/>
          </w:tcPr>
          <w:p w14:paraId="758591B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c>
          <w:tcPr>
            <w:tcW w:w="1141" w:type="dxa"/>
          </w:tcPr>
          <w:p w14:paraId="3741B47F" w14:textId="41790F15"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C2F3D2E" w14:textId="6EB62DC2" w:rsidTr="00176007">
        <w:trPr>
          <w:trHeight w:val="624"/>
        </w:trPr>
        <w:tc>
          <w:tcPr>
            <w:tcW w:w="5529" w:type="dxa"/>
            <w:shd w:val="clear" w:color="auto" w:fill="auto"/>
            <w:noWrap/>
            <w:hideMark/>
          </w:tcPr>
          <w:p w14:paraId="11CFFB3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2402" w:type="dxa"/>
            <w:shd w:val="clear" w:color="auto" w:fill="auto"/>
            <w:noWrap/>
            <w:hideMark/>
          </w:tcPr>
          <w:p w14:paraId="72E5FD3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c>
          <w:tcPr>
            <w:tcW w:w="1141" w:type="dxa"/>
          </w:tcPr>
          <w:p w14:paraId="5E0664C9" w14:textId="675021CA"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5AEB4996" w14:textId="36554FDB" w:rsidTr="00176007">
        <w:trPr>
          <w:trHeight w:val="624"/>
        </w:trPr>
        <w:tc>
          <w:tcPr>
            <w:tcW w:w="5529" w:type="dxa"/>
            <w:tcBorders>
              <w:bottom w:val="single" w:sz="4" w:space="0" w:color="auto"/>
            </w:tcBorders>
            <w:shd w:val="clear" w:color="auto" w:fill="auto"/>
            <w:noWrap/>
            <w:hideMark/>
          </w:tcPr>
          <w:p w14:paraId="46A43B4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2402" w:type="dxa"/>
            <w:tcBorders>
              <w:bottom w:val="single" w:sz="4" w:space="0" w:color="auto"/>
            </w:tcBorders>
            <w:shd w:val="clear" w:color="auto" w:fill="auto"/>
            <w:noWrap/>
            <w:hideMark/>
          </w:tcPr>
          <w:p w14:paraId="25842E27" w14:textId="2B10F049" w:rsidR="006C64A3" w:rsidRPr="00E00E4C" w:rsidRDefault="006C64A3" w:rsidP="006C64A3">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p>
        </w:tc>
        <w:tc>
          <w:tcPr>
            <w:tcW w:w="1141" w:type="dxa"/>
            <w:tcBorders>
              <w:bottom w:val="single" w:sz="4" w:space="0" w:color="auto"/>
            </w:tcBorders>
          </w:tcPr>
          <w:p w14:paraId="01E5606D" w14:textId="557C8544" w:rsidR="006C64A3" w:rsidRPr="003F6172" w:rsidRDefault="006C64A3" w:rsidP="006763E3">
            <w:pPr>
              <w:keepNext/>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bl>
    <w:p w14:paraId="255AD713" w14:textId="1C6DEC7B" w:rsidR="000C2710" w:rsidRDefault="00DC5918" w:rsidP="005A2F0C">
      <w:pPr>
        <w:pStyle w:val="Caption"/>
        <w:spacing w:line="480" w:lineRule="auto"/>
        <w:rPr>
          <w:rFonts w:ascii="Calibri" w:eastAsia="Calibri" w:hAnsi="Calibri" w:cs="Calibri"/>
        </w:rPr>
      </w:pPr>
      <w:bookmarkStart w:id="5" w:name="_Ref512426317"/>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C574DD">
        <w:rPr>
          <w:b/>
          <w:noProof/>
        </w:rPr>
        <w:t>1</w:t>
      </w:r>
      <w:r w:rsidRPr="00DC5918">
        <w:rPr>
          <w:b/>
        </w:rPr>
        <w:fldChar w:fldCharType="end"/>
      </w:r>
      <w:bookmarkEnd w:id="5"/>
      <w:r w:rsidRPr="00DC5918">
        <w:rPr>
          <w:b/>
        </w:rPr>
        <w:t xml:space="preserve">: </w:t>
      </w:r>
      <w:r w:rsidR="003F6172">
        <w:rPr>
          <w:b/>
        </w:rPr>
        <w:t>Systematic</w:t>
      </w:r>
      <w:r w:rsidRPr="00DC5918">
        <w:rPr>
          <w:b/>
        </w:rPr>
        <w:t xml:space="preserve"> reviews of urban climate change mitigation.</w:t>
      </w:r>
      <w:r>
        <w:t xml:space="preserve"> The minimum criteria for a ‘</w:t>
      </w:r>
      <w:r w:rsidR="003F6172">
        <w:t>systematic</w:t>
      </w:r>
      <w:r>
        <w:t xml:space="preserve"> review’ </w:t>
      </w:r>
      <w:r w:rsidR="003F6172">
        <w:t xml:space="preserve">here </w:t>
      </w:r>
      <w:r>
        <w:t xml:space="preserve">is the </w:t>
      </w:r>
      <w:r w:rsidR="003F6172">
        <w:t>formal</w:t>
      </w:r>
      <w:r w:rsidR="003003D2">
        <w:t xml:space="preserve"> </w:t>
      </w:r>
      <w:r>
        <w:t>selection of literature via a database search</w:t>
      </w:r>
      <w:r w:rsidR="003F6172">
        <w:t xml:space="preserve"> query</w:t>
      </w:r>
      <w:r>
        <w:t>.</w:t>
      </w:r>
      <w:r w:rsidR="003003D2">
        <w:t xml:space="preserve"> </w:t>
      </w:r>
      <w:r w:rsidR="00AD6217">
        <w:t>Some reviews</w:t>
      </w:r>
      <w:r w:rsidR="006C64A3">
        <w:t xml:space="preserve"> </w:t>
      </w:r>
      <w:r w:rsidR="006C64A3" w:rsidRPr="001500E5">
        <w:t>(</w:t>
      </w:r>
      <w:r w:rsidR="006C64A3" w:rsidRPr="001500E5">
        <w:fldChar w:fldCharType="begin" w:fldLock="1"/>
      </w:r>
      <w:r w:rsidR="00745665" w:rsidRPr="001500E5">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id" : "ITEM-2",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2", "issue" : "123001", "issued" : { "date-parts" : [ [ "2018" ] ] }, "title" : "Co-benefits of greenhouse gas mitigation: a review and classification by type, mitigation sector, and geography", "type" : "article-journal", "volume" : "12" }, "uris" : [ "http://www.mendeley.com/documents/?uuid=1d9ff824-9678-401e-bafd-0d07ef29154e" ] }, { "id" : "ITEM-3",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3",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34,35&lt;/sup&gt;", "plainTextFormattedCitation" : "24,34,35", "previouslyFormattedCitation" : "&lt;sup&gt;24,34,35&lt;/sup&gt;" }, "properties" : { "noteIndex" : 0 }, "schema" : "https://github.com/citation-style-language/schema/raw/master/csl-citation.json" }</w:instrText>
      </w:r>
      <w:r w:rsidR="006C64A3" w:rsidRPr="001500E5">
        <w:fldChar w:fldCharType="separate"/>
      </w:r>
      <w:r w:rsidR="006763E3" w:rsidRPr="001500E5">
        <w:rPr>
          <w:i w:val="0"/>
          <w:noProof/>
        </w:rPr>
        <w:t>24,34,35</w:t>
      </w:r>
      <w:r w:rsidR="006C64A3" w:rsidRPr="001500E5">
        <w:fldChar w:fldCharType="end"/>
      </w:r>
      <w:r w:rsidR="006C64A3" w:rsidRPr="001500E5">
        <w:t>)</w:t>
      </w:r>
      <w:r w:rsidR="00AD6217" w:rsidRPr="001500E5">
        <w:t xml:space="preserve"> </w:t>
      </w:r>
      <w:r w:rsidR="00AD6217">
        <w:t xml:space="preserve">focus on non-urban issues, but derive important conclusions for scientific learning at urban scale, and thus should be included in the relevant literature base on urban-scale climate change mitigation. </w:t>
      </w:r>
      <w:r w:rsidR="003003D2">
        <w:t>See methods for our identification procedure.</w:t>
      </w:r>
    </w:p>
    <w:p w14:paraId="5B3EF251" w14:textId="3FD6CCE9" w:rsidR="00973140" w:rsidRDefault="00123B4E" w:rsidP="005A2F0C">
      <w:pPr>
        <w:spacing w:line="480" w:lineRule="auto"/>
        <w:rPr>
          <w:rFonts w:ascii="Calibri" w:eastAsia="Calibri" w:hAnsi="Calibri" w:cs="Calibri"/>
        </w:rPr>
      </w:pPr>
      <w:r>
        <w:rPr>
          <w:rFonts w:ascii="Calibri" w:eastAsia="Calibri" w:hAnsi="Calibri" w:cs="Calibri"/>
        </w:rPr>
        <w:t xml:space="preserve">The dearth of </w:t>
      </w:r>
      <w:r w:rsidR="00D723A7">
        <w:rPr>
          <w:rFonts w:ascii="Calibri" w:eastAsia="Calibri" w:hAnsi="Calibri" w:cs="Calibri"/>
        </w:rPr>
        <w:t xml:space="preserve">systematic </w:t>
      </w:r>
      <w:r>
        <w:rPr>
          <w:rFonts w:ascii="Calibri" w:eastAsia="Calibri" w:hAnsi="Calibri" w:cs="Calibri"/>
        </w:rPr>
        <w:t xml:space="preserve">reviews on urban case studies is consistent with the wider field of energy studies and climate change mitigation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3,21&lt;/sup&gt;", "plainTextFormattedCitation" : "3,21", "previouslyFormattedCitation" : "&lt;sup&gt;3,21&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3,21</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w:t>
      </w:r>
      <w:r w:rsidR="00B41EE8">
        <w:rPr>
          <w:rFonts w:ascii="Calibri" w:eastAsia="Calibri" w:hAnsi="Calibri" w:cs="Calibri"/>
        </w:rPr>
        <w:t xml:space="preserve">The </w:t>
      </w:r>
      <w:r w:rsidR="00CB1B11">
        <w:rPr>
          <w:rFonts w:ascii="Calibri" w:eastAsia="Calibri" w:hAnsi="Calibri" w:cs="Calibri"/>
        </w:rPr>
        <w:t>nascent stage of comparative analysi</w:t>
      </w:r>
      <w:r w:rsidR="00B41EE8">
        <w:rPr>
          <w:rFonts w:ascii="Calibri" w:eastAsia="Calibri" w:hAnsi="Calibri" w:cs="Calibri"/>
        </w:rPr>
        <w:t xml:space="preserve">s has been equally noted, making it difficult to assess best practices or policies </w:t>
      </w:r>
      <w:r w:rsidR="00B22F9B">
        <w:rPr>
          <w:rFonts w:ascii="Calibri" w:eastAsia="Calibri" w:hAnsi="Calibri" w:cs="Calibri"/>
        </w:rPr>
        <w:t xml:space="preserve">across a large sample of cities </w:t>
      </w:r>
      <w:r w:rsidR="00B41EE8">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9.10.001", "ISBN" : "0301-4215", "ISSN" : "03014215", "abstract" : "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u00e3o Paulo, Seoul, Singapore, and Tokyo and compares these to respective national averages. It concludes by offering suggestions for how city planners and policymakers can reduce the carbon footprint of these and possibly other large urban areas. \u00a9 2009 Elsevier Ltd.", "author" : [ { "dropping-particle" : "", "family" : "Sovacool", "given" : "Benjamin K.", "non-dropping-particle" : "", "parse-names" : false, "suffix" : "" }, { "dropping-particle" : "", "family" : "Brown", "given" : "Marilyn A.", "non-dropping-particle" : "", "parse-names" : false, "suffix" : "" } ], "container-title" : "Energy Policy", "id" : "ITEM-1", "issue" : "9", "issued" : { "date-parts" : [ [ "2010" ] ] }, "page" : "4856-4869", "publisher" : "Elsevier", "title" : "Twelve metropolitan carbon footprints: A preliminary comparative global assessment", "type" : "article-journal", "volume" : "38" }, "uris" : [ "http://www.mendeley.com/documents/?uuid=adb05f28-aceb-45d1-b462-49847fe06137" ] }, { "id" : "ITEM-2", "itemData" : { "author" : [ { "dropping-particle" : "", "family" : "Advisory Committee for Environmental Research and Education", "given" : "", "non-dropping-particle" : "", "parse-names" : false, "suffix" : "" } ], "id" : "ITEM-2",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36&lt;/sup&gt;", "plainTextFormattedCitation" : "19,36", "previouslyFormattedCitation" : "&lt;sup&gt;19,36&lt;/sup&gt;" }, "properties" : { "noteIndex" : 0 }, "schema" : "https://github.com/citation-style-language/schema/raw/master/csl-citation.json" }</w:instrText>
      </w:r>
      <w:r w:rsidR="00B41EE8">
        <w:rPr>
          <w:rFonts w:ascii="Calibri" w:eastAsia="Calibri" w:hAnsi="Calibri" w:cs="Calibri"/>
        </w:rPr>
        <w:fldChar w:fldCharType="separate"/>
      </w:r>
      <w:r w:rsidR="006763E3" w:rsidRPr="006763E3">
        <w:rPr>
          <w:rFonts w:ascii="Calibri" w:eastAsia="Calibri" w:hAnsi="Calibri" w:cs="Calibri"/>
          <w:noProof/>
          <w:vertAlign w:val="superscript"/>
        </w:rPr>
        <w:t>19,36</w:t>
      </w:r>
      <w:r w:rsidR="00B41EE8">
        <w:rPr>
          <w:rFonts w:ascii="Calibri" w:eastAsia="Calibri" w:hAnsi="Calibri" w:cs="Calibri"/>
        </w:rPr>
        <w:fldChar w:fldCharType="end"/>
      </w:r>
      <w:r w:rsidR="00B41EE8">
        <w:rPr>
          <w:rFonts w:ascii="Calibri" w:eastAsia="Calibri" w:hAnsi="Calibri" w:cs="Calibri"/>
        </w:rPr>
        <w:t xml:space="preserve">. </w:t>
      </w:r>
      <w:r w:rsidR="00745665">
        <w:rPr>
          <w:rFonts w:ascii="Calibri" w:eastAsia="Calibri" w:hAnsi="Calibri" w:cs="Calibri"/>
        </w:rPr>
        <w:t xml:space="preserve">While </w:t>
      </w:r>
      <w:r w:rsidR="001A6A89">
        <w:rPr>
          <w:rFonts w:ascii="Calibri" w:eastAsia="Calibri" w:hAnsi="Calibri" w:cs="Calibri"/>
        </w:rPr>
        <w:t xml:space="preserve">climate </w:t>
      </w:r>
      <w:r w:rsidR="00745665">
        <w:rPr>
          <w:rFonts w:ascii="Calibri" w:eastAsia="Calibri" w:hAnsi="Calibri" w:cs="Calibri"/>
        </w:rPr>
        <w:t xml:space="preserve">assessments show some progress towards aggregating knowledge on cities </w:t>
      </w:r>
      <w:r w:rsidR="00745665">
        <w:rPr>
          <w:rFonts w:ascii="Calibri" w:eastAsia="Calibri" w:hAnsi="Calibri" w:cs="Calibri"/>
        </w:rPr>
        <w:fldChar w:fldCharType="begin" w:fldLock="1"/>
      </w:r>
      <w:r w:rsidR="00A0274C">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dropping-particle" : "", "family" : "Systems", "given" : "Urban Energy", "non-dropping-particle" : "", "parse-names" : false, "suffix" : "" } ], "chapter-number" : "18", "container-title" : "Global Energy Assessment - Toward a Sustainable Future", "id" : "ITEM-1", "issued" : { "date-parts" : [ [ "2012" ] ] }, "page" : "1307-1400", "publisher" : "Cambridge University Press", "publisher-place" : "Cambridge, UK, United Kingdom and New York, NY, USA", "title" : "Urban Energy Systems", "type" : "chapter" }, "uris" : [ "http://www.mendeley.com/documents/?uuid=a953638b-1c6c-43af-a6d6-cfa7e6f2101f"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3",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3", "issued" : { "date-parts" : [ [ "2015" ] ] }, "publisher" : "Columbia University", "publisher-place" : "New York", "title" : "ARC3.2 Summary for City Leaders", "type" : "report" }, "uris" : [ "http://www.mendeley.com/documents/?uuid=934b2317-f3ef-495d-8793-5c4d7fbc8cf8" ] } ], "mendeley" : { "formattedCitation" : "&lt;sup&gt;37\u201339&lt;/sup&gt;", "plainTextFormattedCitation" : "37\u201339", "previouslyFormattedCitation" : "&lt;sup&gt;37\u201339&lt;/sup&gt;" }, "properties" : { "noteIndex" : 0 }, "schema" : "https://github.com/citation-style-language/schema/raw/master/csl-citation.json" }</w:instrText>
      </w:r>
      <w:r w:rsidR="00745665">
        <w:rPr>
          <w:rFonts w:ascii="Calibri" w:eastAsia="Calibri" w:hAnsi="Calibri" w:cs="Calibri"/>
        </w:rPr>
        <w:fldChar w:fldCharType="separate"/>
      </w:r>
      <w:r w:rsidR="00745665" w:rsidRPr="00745665">
        <w:rPr>
          <w:rFonts w:ascii="Calibri" w:eastAsia="Calibri" w:hAnsi="Calibri" w:cs="Calibri"/>
          <w:noProof/>
          <w:vertAlign w:val="superscript"/>
        </w:rPr>
        <w:t>37–39</w:t>
      </w:r>
      <w:r w:rsidR="00745665">
        <w:rPr>
          <w:rFonts w:ascii="Calibri" w:eastAsia="Calibri" w:hAnsi="Calibri" w:cs="Calibri"/>
        </w:rPr>
        <w:fldChar w:fldCharType="end"/>
      </w:r>
      <w:r w:rsidR="00745665">
        <w:rPr>
          <w:rFonts w:ascii="Calibri" w:eastAsia="Calibri" w:hAnsi="Calibri" w:cs="Calibri"/>
        </w:rPr>
        <w:t xml:space="preserve">, a crucial layer of comparative studies and systematic reviews appears to be missing. This is a major obstacle </w:t>
      </w:r>
      <w:r w:rsidR="00F96D31">
        <w:rPr>
          <w:rFonts w:ascii="Calibri" w:eastAsia="Calibri" w:hAnsi="Calibri" w:cs="Calibri"/>
        </w:rPr>
        <w:t xml:space="preserve">on the road to a global </w:t>
      </w:r>
      <w:r w:rsidR="00CA0623">
        <w:rPr>
          <w:rFonts w:ascii="Calibri" w:eastAsia="Calibri" w:hAnsi="Calibri" w:cs="Calibri"/>
        </w:rPr>
        <w:t xml:space="preserve">and cumulative </w:t>
      </w:r>
      <w:r w:rsidR="00F96D31">
        <w:rPr>
          <w:rFonts w:ascii="Calibri" w:eastAsia="Calibri" w:hAnsi="Calibri" w:cs="Calibri"/>
        </w:rPr>
        <w:t>urban science.</w:t>
      </w:r>
    </w:p>
    <w:p w14:paraId="14D979D5" w14:textId="77777777" w:rsidR="009C7258" w:rsidRDefault="002C0097" w:rsidP="005E0A73">
      <w:pPr>
        <w:pStyle w:val="Heading2"/>
      </w:pPr>
      <w:r>
        <w:t>Towards learning about urban mitigation solutions</w:t>
      </w:r>
    </w:p>
    <w:p w14:paraId="54A8A6CC" w14:textId="398AF6C5" w:rsidR="003E2F1E" w:rsidRDefault="003E2F1E" w:rsidP="003E2F1E">
      <w:pPr>
        <w:spacing w:line="480" w:lineRule="auto"/>
      </w:pPr>
      <w:r>
        <w:t>Learning about urban climate solutions requires the scientific exploration of what policies and measures work, under what conditions, and why. Global, quantitative studies can elude to these questions in part</w:t>
      </w:r>
      <w:r w:rsidR="008E40C9">
        <w:t xml:space="preserve"> </w:t>
      </w:r>
      <w:r w:rsidR="008E40C9">
        <w:fldChar w:fldCharType="begin" w:fldLock="1"/>
      </w:r>
      <w:r w:rsidR="008E40C9">
        <w:instrText>ADDIN CSL_CITATION { "citationItems" : [ { "id" : "ITEM-1",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1", "issued" : { "date-parts" : [ [ "2015" ] ] }, "page" : "13-21", "publisher" : "Elsevier Ltd", "title" : "A spatial typology of human settlements and their CO2 emissions in England", "type" : "article-journal", "volume" : "34" }, "uris" : [ "http://www.mendeley.com/documents/?uuid=15203874-cdc0-46a1-98b6-62c511f7a6ee" ] }, { "id" : "ITEM-2",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2", "issued" : { "date-parts" : [ [ "2015" ] ] }, "title" : "Global typology of urban energy use and potentials for an urbanization mitigation wedge", "type" : "article-journal" }, "uris" : [ "http://www.mendeley.com/documents/?uuid=0f6da94c-9a72-40eb-8c7f-ee424de9ed8c" ] }, { "id" : "ITEM-3", "itemData" : { "DOI" : "10.1016/j.jue.2009.11.006", "ISBN" : "0094-1190", "ISSN" : "00941190", "PMID" : "16041208", "abstract" : "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u00a9 2009 Elsevier Inc. All rights reserved.", "author" : [ { "dropping-particle" : "", "family" : "Glaeser", "given" : "Edward L.", "non-dropping-particle" : "", "parse-names" : false, "suffix" : "" }, { "dropping-particle" : "", "family" : "Kahn", "given" : "Matthew E.", "non-dropping-particle" : "", "parse-names" : false, "suffix" : "" } ], "container-title" : "Journal of Urban Economics", "id" : "ITEM-3", "issue" : "3", "issued" : { "date-parts" : [ [ "2010" ] ] }, "page" : "404-418", "publisher" : "Elsevier Inc.", "title" : "The greenness of cities: Carbon dioxide emissions and urban development", "type" : "article-journal", "volume" : "67" }, "uris" : [ "http://www.mendeley.com/documents/?uuid=1bde89c5-a8e8-401d-bbbb-f7b5d30a6614" ] } ], "mendeley" : { "formattedCitation" : "&lt;sup&gt;4,40,41&lt;/sup&gt;", "plainTextFormattedCitation" : "4,40,41", "previouslyFormattedCitation" : "&lt;sup&gt;4,40&lt;/sup&gt;" }, "properties" : { "noteIndex" : 0 }, "schema" : "https://github.com/citation-style-language/schema/raw/master/csl-citation.json" }</w:instrText>
      </w:r>
      <w:r w:rsidR="008E40C9">
        <w:fldChar w:fldCharType="separate"/>
      </w:r>
      <w:r w:rsidR="008E40C9" w:rsidRPr="008E40C9">
        <w:rPr>
          <w:noProof/>
          <w:vertAlign w:val="superscript"/>
        </w:rPr>
        <w:t>4,40,41</w:t>
      </w:r>
      <w:r w:rsidR="008E40C9">
        <w:fldChar w:fldCharType="end"/>
      </w:r>
      <w:r>
        <w:t xml:space="preserve">. But for many mitigation topics, more fine-grained </w:t>
      </w:r>
      <w:r w:rsidR="00A0274C">
        <w:t>approaches are</w:t>
      </w:r>
      <w:r>
        <w:t xml:space="preserve"> needed, particularly when it comes to the social and political economic conditions that hinder and shape reforms on the ground. Case studies can do the work, but despite many recent commentaries highlighting the manifold challenges (and opportunities) of an urban focus in climate mitigation </w:t>
      </w:r>
      <w:r>
        <w:fldChar w:fldCharType="begin" w:fldLock="1"/>
      </w:r>
      <w:r w:rsidR="008E40C9">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073/pnas.1606037114", "ISSN" : "0027-8424", "PMID" : "28784798", "abstract" : "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 "author" : [ { "dropping-particle" : "", "family" : "Seto", "given" : "Karen C.", "non-dropping-particle" : "", "parse-names" : false, "suffix" : "" }, { "dropping-particle" : "", "family" : "Golden", "given" : "Jay S.", "non-dropping-particle" : "", "parse-names" : false, "suffix" : "" }, { "dropping-particle" : "", "family" : "Alberti", "given" : "Marina", "non-dropping-particle" : "", "parse-names" : false, "suffix" : "" }, { "dropping-particle" : "", "family" : "Turner", "given" : "B. L.", "non-dropping-particle" : "", "parse-names" : false, "suffix" : "" } ], "container-title" : "Proceedings of the National Academy of Sciences", "id" : "ITEM-2", "issue" : "34", "issued" : { "date-parts" : [ [ "2017" ] ] }, "page" : "201606037", "title" : "Sustainability in an urbanizing planet", "type" : "article-journal", "volume" : "114" }, "uris" : [ "http://www.mendeley.com/documents/?uuid=ef86677f-1b7b-466a-b85b-72ee6ebcd207" ] }, { "id" : "ITEM-3",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3", "issue" : "7624", "issued" : { "date-parts" : [ [ "2016" ] ] }, "page" : "165-166", "title" : "Scientists must have a say in the future of cities", "type" : "article-journal", "volume" : "538" }, "uris" : [ "http://www.mendeley.com/documents/?uuid=d2a05d32-b89a-46a4-9326-b844dbe994a8" ] }, { "id" : "ITEM-4",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4", "issue" : "March", "issued" : { "date-parts" : [ [ "2018" ] ] }, "page" : "177-185", "title" : "City transformations in a 1.5 \u00b0C warmer world", "type" : "article-journal", "volume" : "8" }, "uris" : [ "http://www.mendeley.com/documents/?uuid=a5a88e3c-9f0e-4f3b-8d7f-d77168e251c5" ] }, { "id" : "ITEM-5", "itemData" : { "DOI" : "10.1038/s41558-018-0100-6", "ISSN" : "17586798", "abstract" : "Well-intended climate actions are confounding each other. Cities must take a strategic and integrated approach to lock into a climate-resilient and low-emission future.", "author" : [ { "dropping-particle" : "", "family" : "\u00dcrge-Vorsatz", "given" : "Diana", "non-dropping-particle" : "", "parse-names" : false, "suffix" : "" }, { "dropping-particle" : "", "family" : "Rosenzweig", "given" : "Cynthia", "non-dropping-particle" : "", "parse-names" : false, "suffix" : "" }, { "dropping-particle" : "", "family" : "Dawson", "given" : "Richard J.", "non-dropping-particle" : "", "parse-names" : false, "suffix" : "" }, { "dropping-particle" : "", "family" : "Sanchez Rodriguez", "given" : "Roberto", "non-dropping-particle" : "", "parse-names" : false, "suffix" : "" }, { "dropping-particle" : "", "family" : "Bai", "given" : "Xuemei", "non-dropping-particle" : "", "parse-names" : false, "suffix" : "" }, { "dropping-particle" : "", "family" : "Barau", "given" : "Aliyu Salisu", "non-dropping-particle" : "", "parse-names" : false, "suffix" : "" }, { "dropping-particle" : "", "family" : "Seto", "given" : "Karen C.", "non-dropping-particle" : "", "parse-names" : false, "suffix" : "" }, { "dropping-particle" : "", "family" : "Dhakal", "given" : "Shobhakar", "non-dropping-particle" : "", "parse-names" : false, "suffix" : "" } ], "container-title" : "Nature Climate Change", "id" : "ITEM-5", "issue" : "3", "issued" : { "date-parts" : [ [ "2018" ] ] }, "page" : "174-177", "title" : "Locking in positive climate responses in cities", "type" : "article-journal", "volume" : "8" }, "uris" : [ "http://www.mendeley.com/documents/?uuid=7477635e-aac4-48e1-8b6c-90b96407a1f3" ] } ], "mendeley" : { "formattedCitation" : "&lt;sup&gt;1,42\u201345&lt;/sup&gt;", "plainTextFormattedCitation" : "1,42\u201345", "previouslyFormattedCitation" : "&lt;sup&gt;1,41\u201344&lt;/sup&gt;" }, "properties" : { "noteIndex" : 0 }, "schema" : "https://github.com/citation-style-language/schema/raw/master/csl-citation.json" }</w:instrText>
      </w:r>
      <w:r>
        <w:fldChar w:fldCharType="separate"/>
      </w:r>
      <w:r w:rsidR="008E40C9" w:rsidRPr="008E40C9">
        <w:rPr>
          <w:noProof/>
          <w:vertAlign w:val="superscript"/>
        </w:rPr>
        <w:t>1,42–45</w:t>
      </w:r>
      <w:r>
        <w:fldChar w:fldCharType="end"/>
      </w:r>
      <w:r>
        <w:t xml:space="preserve">, there has been no reflection on how to best exploit this extensive body of knowledge. Dedicated </w:t>
      </w:r>
      <w:r>
        <w:lastRenderedPageBreak/>
        <w:t>efforts are needed to integrate them in a wider project of learning and research synthesis – else they will remain an unexploited resource.</w:t>
      </w:r>
    </w:p>
    <w:p w14:paraId="15800653" w14:textId="1EA8A8D0" w:rsidR="0065771C" w:rsidRDefault="00224063" w:rsidP="00BC1FEE">
      <w:pPr>
        <w:spacing w:line="480" w:lineRule="auto"/>
      </w:pPr>
      <w:r>
        <w:t xml:space="preserve">Generalisability is </w:t>
      </w:r>
      <w:r w:rsidR="00DB0C07">
        <w:t xml:space="preserve">a central concern in the urban literature – and </w:t>
      </w:r>
      <w:r>
        <w:t>a</w:t>
      </w:r>
      <w:r w:rsidR="0065771C">
        <w:t xml:space="preserve"> </w:t>
      </w:r>
      <w:r w:rsidR="00DB0C07">
        <w:t xml:space="preserve">particular challenge to </w:t>
      </w:r>
      <w:r w:rsidR="0065771C">
        <w:t>the case study method</w:t>
      </w:r>
      <w:r w:rsidR="00DB0C07">
        <w:t xml:space="preserve"> </w:t>
      </w:r>
      <w:r w:rsidR="00DB0C07">
        <w:fldChar w:fldCharType="begin" w:fldLock="1"/>
      </w:r>
      <w:r w:rsidR="008E40C9">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lt;sup&gt;14,46&lt;/sup&gt;", "plainTextFormattedCitation" : "14,46", "previouslyFormattedCitation" : "&lt;sup&gt;14,45&lt;/sup&gt;" }, "properties" : { "noteIndex" : 0 }, "schema" : "https://github.com/citation-style-language/schema/raw/master/csl-citation.json" }</w:instrText>
      </w:r>
      <w:r w:rsidR="00DB0C07">
        <w:fldChar w:fldCharType="separate"/>
      </w:r>
      <w:r w:rsidR="008E40C9" w:rsidRPr="008E40C9">
        <w:rPr>
          <w:noProof/>
          <w:vertAlign w:val="superscript"/>
        </w:rPr>
        <w:t>14,46</w:t>
      </w:r>
      <w:r w:rsidR="00DB0C07">
        <w:fldChar w:fldCharType="end"/>
      </w:r>
      <w:r w:rsidR="00DB0C07">
        <w:t>. H</w:t>
      </w:r>
      <w:r w:rsidR="0065771C">
        <w:t xml:space="preserve">ow can an individual study speak to issues beyond the </w:t>
      </w:r>
      <w:r w:rsidR="00DB0C07">
        <w:t xml:space="preserve">city </w:t>
      </w:r>
      <w:r w:rsidR="0065771C">
        <w:t xml:space="preserve">in question? Since there is a close link between generalisability and theory </w:t>
      </w:r>
      <w:r w:rsidR="00DC4ECC">
        <w:t xml:space="preserve">development </w:t>
      </w:r>
      <w:r w:rsidR="0065771C">
        <w:t xml:space="preserve">in the social sciences, a perceived deficiency in this regard undermines the epistemic status of </w:t>
      </w:r>
      <w:r w:rsidR="00DB0C07">
        <w:t xml:space="preserve">urban </w:t>
      </w:r>
      <w:r w:rsidR="0065771C">
        <w:t>case studies</w:t>
      </w:r>
      <w:r w:rsidR="00DC4ECC">
        <w:t>, particularly in comparison</w:t>
      </w:r>
      <w:r w:rsidR="0065771C">
        <w:t xml:space="preserve"> to large-N statistical methods </w:t>
      </w:r>
      <w:r w:rsidR="0065771C">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mendeley" : { "formattedCitation" : "&lt;sup&gt;14,16&lt;/sup&gt;", "plainTextFormattedCitation" : "14,16", "previouslyFormattedCitation" : "&lt;sup&gt;14,16&lt;/sup&gt;" }, "properties" : { "noteIndex" : 0 }, "schema" : "https://github.com/citation-style-language/schema/raw/master/csl-citation.json" }</w:instrText>
      </w:r>
      <w:r w:rsidR="0065771C">
        <w:fldChar w:fldCharType="separate"/>
      </w:r>
      <w:r w:rsidR="006763E3" w:rsidRPr="006763E3">
        <w:rPr>
          <w:noProof/>
          <w:vertAlign w:val="superscript"/>
        </w:rPr>
        <w:t>14,16</w:t>
      </w:r>
      <w:r w:rsidR="0065771C">
        <w:fldChar w:fldCharType="end"/>
      </w:r>
      <w:r w:rsidR="0065771C">
        <w:t xml:space="preserve">. </w:t>
      </w:r>
      <w:r w:rsidR="00DC4ECC">
        <w:t xml:space="preserve">Under such conditions, the safest way to treat </w:t>
      </w:r>
      <w:r w:rsidR="008113F2">
        <w:t xml:space="preserve">individual cases </w:t>
      </w:r>
      <w:r w:rsidR="001A6A89">
        <w:t>may be</w:t>
      </w:r>
      <w:r w:rsidR="00DC4ECC">
        <w:t xml:space="preserve"> in </w:t>
      </w:r>
      <w:r w:rsidR="0013797E">
        <w:t>an</w:t>
      </w:r>
      <w:r w:rsidR="00DC4ECC">
        <w:t xml:space="preserve"> anecdotal </w:t>
      </w:r>
      <w:r w:rsidR="00DB0C07">
        <w:t xml:space="preserve">or illustrative </w:t>
      </w:r>
      <w:r w:rsidR="00DC4ECC">
        <w:t>form</w:t>
      </w:r>
      <w:r w:rsidR="0013797E">
        <w:t xml:space="preserve"> (for instance, as ‘boxed’ examples in assessments</w:t>
      </w:r>
      <w:r w:rsidR="00DB0C07">
        <w:t xml:space="preserve">), or as </w:t>
      </w:r>
      <w:r w:rsidR="0013797E">
        <w:t>‘pre-quantitative’ exercise</w:t>
      </w:r>
      <w:r w:rsidR="00DB0C07">
        <w:t>s</w:t>
      </w:r>
      <w:r w:rsidR="0013797E">
        <w:t xml:space="preserve"> that</w:t>
      </w:r>
      <w:r w:rsidR="00DB0C07">
        <w:t xml:space="preserve"> identify</w:t>
      </w:r>
      <w:r w:rsidR="0013797E">
        <w:t xml:space="preserve"> </w:t>
      </w:r>
      <w:r w:rsidR="00702907">
        <w:t xml:space="preserve">or confirm </w:t>
      </w:r>
      <w:r w:rsidR="0013797E">
        <w:t>variables and hypotheses of interest</w:t>
      </w:r>
      <w:r w:rsidR="009C76FF">
        <w:t xml:space="preserve"> for follow-up analysis</w:t>
      </w:r>
      <w:r w:rsidR="0013797E">
        <w:t xml:space="preserve"> </w:t>
      </w:r>
      <w:r w:rsidR="0013797E">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13797E">
        <w:fldChar w:fldCharType="separate"/>
      </w:r>
      <w:r w:rsidR="006763E3" w:rsidRPr="006763E3">
        <w:rPr>
          <w:noProof/>
          <w:vertAlign w:val="superscript"/>
        </w:rPr>
        <w:t>14</w:t>
      </w:r>
      <w:r w:rsidR="0013797E">
        <w:fldChar w:fldCharType="end"/>
      </w:r>
      <w:r w:rsidR="00DC4ECC">
        <w:t>.</w:t>
      </w:r>
    </w:p>
    <w:p w14:paraId="634C2724" w14:textId="298C1D43" w:rsidR="00F40A33" w:rsidRDefault="000A637E" w:rsidP="00075470">
      <w:pPr>
        <w:spacing w:line="480" w:lineRule="auto"/>
      </w:pPr>
      <w:r>
        <w:t xml:space="preserve">These are risky strategies. Anecdotes can tend towards prominent cities, </w:t>
      </w:r>
      <w:r w:rsidR="00F40A33">
        <w:t>contentious topics, or highly successful examples of urban mitigation</w:t>
      </w:r>
      <w:r w:rsidR="001A6A89">
        <w:t>. This might exclude</w:t>
      </w:r>
      <w:r w:rsidR="00F40A33">
        <w:t xml:space="preserve"> failures and their opportunities for learning, </w:t>
      </w:r>
      <w:r w:rsidR="001A6A89">
        <w:t>or potentially reproduce</w:t>
      </w:r>
      <w:r w:rsidR="00F40A33">
        <w:t xml:space="preserve"> the biases in urban case study coverage we already observe. </w:t>
      </w:r>
      <w:r w:rsidR="00A83497">
        <w:t xml:space="preserve">Nor does the </w:t>
      </w:r>
      <w:r w:rsidR="004C09E5">
        <w:t xml:space="preserve">scope of </w:t>
      </w:r>
      <w:r w:rsidR="00A83497">
        <w:t xml:space="preserve">current case study research </w:t>
      </w:r>
      <w:r w:rsidR="00702907">
        <w:t xml:space="preserve">guarantee that identified variables </w:t>
      </w:r>
      <w:r w:rsidR="00A83497">
        <w:t xml:space="preserve">and proposed hypotheses </w:t>
      </w:r>
      <w:r w:rsidR="00702907">
        <w:t xml:space="preserve">are broadly representative. </w:t>
      </w:r>
      <w:r w:rsidR="001A6A89">
        <w:t xml:space="preserve">Such </w:t>
      </w:r>
      <w:r w:rsidR="00702907">
        <w:t>risks are</w:t>
      </w:r>
      <w:r w:rsidR="00F40A33">
        <w:t xml:space="preserve"> compounded by the </w:t>
      </w:r>
      <w:r w:rsidR="00A83497">
        <w:t xml:space="preserve">exponential growth of literature, which prevents </w:t>
      </w:r>
      <w:r w:rsidR="00702907">
        <w:t xml:space="preserve">individuals </w:t>
      </w:r>
      <w:r w:rsidR="00A83497">
        <w:t>from comprehensively tracking new cases</w:t>
      </w:r>
      <w:r w:rsidR="00702907">
        <w:t xml:space="preserve"> </w:t>
      </w:r>
      <w:r w:rsidR="00A83497">
        <w:t xml:space="preserve">and maintaining </w:t>
      </w:r>
      <w:r w:rsidR="00702907">
        <w:t xml:space="preserve">a balanced overview of </w:t>
      </w:r>
      <w:r w:rsidR="00A83497">
        <w:t xml:space="preserve">developments in their field </w:t>
      </w:r>
      <w:r w:rsidR="00F40A33">
        <w:fldChar w:fldCharType="begin" w:fldLock="1"/>
      </w:r>
      <w:r w:rsidR="008E40C9">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3&lt;/sup&gt;", "plainTextFormattedCitation" : "3", "previouslyFormattedCitation" : "&lt;sup&gt;3&lt;/sup&gt;" }, "properties" : { "noteIndex" : 0 }, "schema" : "https://github.com/citation-style-language/schema/raw/master/csl-citation.json" }</w:instrText>
      </w:r>
      <w:r w:rsidR="00F40A33">
        <w:fldChar w:fldCharType="separate"/>
      </w:r>
      <w:r w:rsidR="008E40C9" w:rsidRPr="008E40C9">
        <w:rPr>
          <w:noProof/>
          <w:vertAlign w:val="superscript"/>
        </w:rPr>
        <w:t>3</w:t>
      </w:r>
      <w:r w:rsidR="00F40A33">
        <w:fldChar w:fldCharType="end"/>
      </w:r>
      <w:r w:rsidR="00A83497">
        <w:t>.</w:t>
      </w:r>
    </w:p>
    <w:p w14:paraId="67CFF12C" w14:textId="56A513DF" w:rsidR="00DD2739" w:rsidRDefault="004C09E5" w:rsidP="00075470">
      <w:pPr>
        <w:spacing w:line="480" w:lineRule="auto"/>
      </w:pPr>
      <w:r>
        <w:t>D</w:t>
      </w:r>
      <w:r w:rsidR="009C6539">
        <w:t xml:space="preserve">espite these challenges, case studies have a </w:t>
      </w:r>
      <w:r w:rsidR="001A6A89">
        <w:t xml:space="preserve">critical </w:t>
      </w:r>
      <w:r w:rsidR="009C6539">
        <w:t>role in synthesising urban mitigation solutions</w:t>
      </w:r>
      <w:r w:rsidR="00224063">
        <w:t xml:space="preserve"> – </w:t>
      </w:r>
      <w:r w:rsidR="00DD2739">
        <w:t>where context is the final arbitrator of success or failure</w:t>
      </w:r>
      <w:r w:rsidR="00157EFA">
        <w:t xml:space="preserve"> in climate policy</w:t>
      </w:r>
      <w:r w:rsidR="00DD2739">
        <w:t xml:space="preserve">. It is unlikely that large-N </w:t>
      </w:r>
      <w:r w:rsidR="00075470">
        <w:t xml:space="preserve">statistical </w:t>
      </w:r>
      <w:r w:rsidR="00DD2739">
        <w:t>studies are able to specify how local agendas and vested interests shape urban climate policies</w:t>
      </w:r>
      <w:r w:rsidR="00224063">
        <w:t>;</w:t>
      </w:r>
      <w:r w:rsidR="00075470">
        <w:t xml:space="preserve"> </w:t>
      </w:r>
      <w:r w:rsidR="00DD2739">
        <w:t xml:space="preserve">nor how the </w:t>
      </w:r>
      <w:r w:rsidR="00DB0C07">
        <w:t xml:space="preserve">political </w:t>
      </w:r>
      <w:r w:rsidR="00DD2739">
        <w:t>autonomy of cities differ</w:t>
      </w:r>
      <w:r w:rsidR="00DB0C07">
        <w:t>s</w:t>
      </w:r>
      <w:r w:rsidR="00DD2739">
        <w:t xml:space="preserve"> with respect to national and global governance scales</w:t>
      </w:r>
      <w:r w:rsidR="00224063">
        <w:t>;</w:t>
      </w:r>
      <w:r w:rsidR="00DD2739">
        <w:t xml:space="preserve"> </w:t>
      </w:r>
      <w:r w:rsidR="004C1C42">
        <w:t xml:space="preserve">nor how the adoption of low-carbon </w:t>
      </w:r>
      <w:r w:rsidR="00DD2739">
        <w:t>technologies depends on their</w:t>
      </w:r>
      <w:r w:rsidR="00075470">
        <w:t xml:space="preserve"> convergence</w:t>
      </w:r>
      <w:r w:rsidR="00DD2739">
        <w:t xml:space="preserve"> with everyday practices and behaviours</w:t>
      </w:r>
      <w:r w:rsidR="00075470">
        <w:t xml:space="preserve"> </w:t>
      </w:r>
      <w:r w:rsidR="00DB0C07">
        <w:t xml:space="preserve">within cities </w:t>
      </w:r>
      <w:r w:rsidR="00075470">
        <w:fldChar w:fldCharType="begin" w:fldLock="1"/>
      </w:r>
      <w:r w:rsidR="008E40C9">
        <w:instrText>ADDIN CSL_CITATION { "citationItems" : [ { "id" : "ITEM-1", "itemData" : { "DOI" : "10.1177/1368431015579964", "ISSN" : "1368-4310", "abstract" : "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u2013 and not only \u2018ordinary\u2019 \u2013 practices, especially those of planners and designers who are involved in reconfiguring infrastructures of different scales, and in the practice dynamics that follow", "author" : [ { "dropping-particle" : "", "family" : "Shove", "given" : "Elizabeth", "non-dropping-particle" : "", "parse-names" : false, "suffix" : "" }, { "dropping-particle" : "", "family" : "Watson", "given" : "Matt", "non-dropping-particle" : "", "parse-names" : false, "suffix" : "" }, { "dropping-particle" : "", "family" : "Spurling", "given" : "Nicola", "non-dropping-particle" : "", "parse-names" : false, "suffix" : "" } ], "container-title" : "European Journal of Social Theory", "id" : "ITEM-1", "issue" : "3", "issued" : { "date-parts" : [ [ "2015" ] ] }, "page" : "274-287", "title" : "Conceptualizing connections: Energy demand, infrastructures and social practices", "type" : "article-journal", "volume" : "18" }, "uris" : [ "http://www.mendeley.com/documents/?uuid=0ad05725-2cc3-49c8-bff1-b9537555ac7b" ] }, { "id" : "ITEM-2",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2", "issued" : { "date-parts" : [ [ "2018" ] ] }, "page" : "16-22", "title" : "The politics of rapid urban transformation", "type" : "article-journal", "volume" : "31" }, "uris" : [ "http://www.mendeley.com/documents/?uuid=d99a888b-e902-45f3-bf81-eb06d4293424" ] }, { "id" : "ITEM-3", "itemData" : { "DOI" : "10.4324/9781315645421", "ISBN" : "9781315645421", "author" : [ { "dropping-particle" : "", "family" : "Bartlett", "given" : "Sheridan", "non-dropping-particle" : "", "parse-names" : false, "suffix" : "" }, { "dropping-particle" : "", "family" : "Satterthwaite", "given" : "David (Eds.)", "non-dropping-particle" : "", "parse-names" : false, "suffix" : "" } ], "id" : "ITEM-3", "issued" : { "date-parts" : [ [ "2016" ] ] }, "number-of-pages" : "240-262", "publisher" : "Routledge", "publisher-place" : "London", "title" : "Cities on a Finite Planet: Towards Transformative Responses to Climate Change", "type" : "book" }, "uris" : [ "http://www.mendeley.com/documents/?uuid=882255e2-8483-444f-995e-f45e2a44ad26" ] } ], "mendeley" : { "formattedCitation" : "&lt;sup&gt;5,47,48&lt;/sup&gt;", "plainTextFormattedCitation" : "5,47,48", "previouslyFormattedCitation" : "&lt;sup&gt;5,46,47&lt;/sup&gt;" }, "properties" : { "noteIndex" : 0 }, "schema" : "https://github.com/citation-style-language/schema/raw/master/csl-citation.json" }</w:instrText>
      </w:r>
      <w:r w:rsidR="00075470">
        <w:fldChar w:fldCharType="separate"/>
      </w:r>
      <w:r w:rsidR="008E40C9" w:rsidRPr="008E40C9">
        <w:rPr>
          <w:noProof/>
          <w:vertAlign w:val="superscript"/>
        </w:rPr>
        <w:t>5,47,48</w:t>
      </w:r>
      <w:r w:rsidR="00075470">
        <w:fldChar w:fldCharType="end"/>
      </w:r>
      <w:r w:rsidR="00DD2739">
        <w:t>.</w:t>
      </w:r>
      <w:r w:rsidR="00075470">
        <w:t xml:space="preserve"> These issues</w:t>
      </w:r>
      <w:r w:rsidR="00D0736F">
        <w:t xml:space="preserve"> and others lie at the heart of urban </w:t>
      </w:r>
      <w:r w:rsidR="004C1C42">
        <w:t>transformations</w:t>
      </w:r>
      <w:r w:rsidR="00D0736F">
        <w:t>, and urgently require wider attention in the mitigation literature.</w:t>
      </w:r>
    </w:p>
    <w:p w14:paraId="3A196EA7" w14:textId="1BC96C12" w:rsidR="00D0736F" w:rsidRDefault="00DB0C07" w:rsidP="00C13736">
      <w:pPr>
        <w:spacing w:line="480" w:lineRule="auto"/>
      </w:pPr>
      <w:r>
        <w:lastRenderedPageBreak/>
        <w:t>The challenge of upscaling this knowled</w:t>
      </w:r>
      <w:r w:rsidR="008113F2">
        <w:t xml:space="preserve">ge is to strike a balance between the </w:t>
      </w:r>
      <w:r w:rsidR="004C09E5">
        <w:t xml:space="preserve">empirical </w:t>
      </w:r>
      <w:r w:rsidR="008113F2">
        <w:t>strengths of case study research</w:t>
      </w:r>
      <w:r w:rsidR="004C09E5">
        <w:t>,</w:t>
      </w:r>
      <w:r w:rsidR="008113F2">
        <w:t xml:space="preserve"> and the need for broader insights that can speak to different types of cities. </w:t>
      </w:r>
      <w:r w:rsidR="004C1C42">
        <w:t>We see two broad routes towards</w:t>
      </w:r>
      <w:r w:rsidR="00224063">
        <w:t xml:space="preserve"> such</w:t>
      </w:r>
      <w:r w:rsidR="004C1C42">
        <w:t xml:space="preserve"> learning. First, comprehensive reviews on individual cities across a wide breadth of </w:t>
      </w:r>
      <w:r w:rsidR="004C09E5">
        <w:t xml:space="preserve">linked </w:t>
      </w:r>
      <w:r w:rsidR="004C1C42">
        <w:t>topics. Second, the structured comparison of cases within groups of cities, in combination with data science approaches.</w:t>
      </w:r>
    </w:p>
    <w:p w14:paraId="75BF9653" w14:textId="00D0AF40" w:rsidR="00372A3B" w:rsidRDefault="00140402" w:rsidP="00C13736">
      <w:pPr>
        <w:spacing w:line="480" w:lineRule="auto"/>
      </w:pPr>
      <w:r>
        <w: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w:t>
      </w:r>
      <w:r>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6763E3" w:rsidRPr="006763E3">
        <w:rPr>
          <w:noProof/>
          <w:vertAlign w:val="superscript"/>
        </w:rPr>
        <w:t>19</w:t>
      </w:r>
      <w:r>
        <w:fldChar w:fldCharType="end"/>
      </w:r>
      <w:r>
        <w:t xml:space="preserve">. </w:t>
      </w:r>
      <w:r w:rsidR="00820E68">
        <w:t xml:space="preserve">Without integration, cases that only </w:t>
      </w:r>
      <w:r w:rsidR="001A6A89">
        <w:t xml:space="preserve">examine </w:t>
      </w:r>
      <w:r w:rsidR="00820E68">
        <w:t xml:space="preserve">mitigation </w:t>
      </w:r>
      <w:r w:rsidR="001A6A89">
        <w:t xml:space="preserve">from a single </w:t>
      </w:r>
      <w:r w:rsidR="00B01A9F">
        <w:t xml:space="preserve">sectoral or topical </w:t>
      </w:r>
      <w:r w:rsidR="001A6A89">
        <w:t xml:space="preserve">perspective will </w:t>
      </w:r>
      <w:r w:rsidR="00820E68">
        <w:t xml:space="preserve">overlook secondary effects and </w:t>
      </w:r>
      <w:r w:rsidR="00224063">
        <w:t>trade-offs with</w:t>
      </w:r>
      <w:r w:rsidR="00820E68">
        <w:t xml:space="preserve"> other issues. </w:t>
      </w:r>
      <w:r>
        <w:t>Key questions here include</w:t>
      </w:r>
      <w:r w:rsidR="00B01A9F">
        <w:t>, for instance</w:t>
      </w:r>
      <w:r>
        <w:t xml:space="preserve">: </w:t>
      </w:r>
      <w:r w:rsidR="00820E68">
        <w:t>what impacts do urban activities generate</w:t>
      </w:r>
      <w:r w:rsidR="009C76FF">
        <w:t>,</w:t>
      </w:r>
      <w:r w:rsidR="00820E68">
        <w:t xml:space="preserve"> within and outside the city? A</w:t>
      </w:r>
      <w:r>
        <w:t xml:space="preserve">re mitigation efforts synergetic across </w:t>
      </w:r>
      <w:r w:rsidR="00820E68">
        <w:t xml:space="preserve">urban </w:t>
      </w:r>
      <w:r>
        <w:t xml:space="preserve">sectors? Do they support or come at the expense of wider </w:t>
      </w:r>
      <w:r w:rsidR="00224063">
        <w:t xml:space="preserve">social and </w:t>
      </w:r>
      <w:r>
        <w:t>sustainability objectives?</w:t>
      </w:r>
    </w:p>
    <w:p w14:paraId="22621484" w14:textId="319E04FA" w:rsidR="009C76FF" w:rsidRDefault="00820E68" w:rsidP="00140402">
      <w:pPr>
        <w:spacing w:line="480" w:lineRule="auto"/>
      </w:pPr>
      <w:r>
        <w:t xml:space="preserve">Research synthesis centred on individual cities can contribute to this </w:t>
      </w:r>
      <w:r w:rsidR="00140402">
        <w:t>ambitious agenda</w:t>
      </w:r>
      <w:r>
        <w:t xml:space="preserve">, </w:t>
      </w:r>
      <w:r w:rsidR="009C76FF">
        <w:t xml:space="preserve">by </w:t>
      </w:r>
      <w:r>
        <w:t xml:space="preserve">making use of existing </w:t>
      </w:r>
      <w:r w:rsidR="00140402">
        <w:t>efforts at smaller scales</w:t>
      </w:r>
      <w:r>
        <w:t>.</w:t>
      </w:r>
      <w:r w:rsidR="009C76FF">
        <w: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t>
      </w:r>
      <w:r w:rsidR="00157EFA">
        <w:t>a smaller set of</w:t>
      </w:r>
      <w:r w:rsidR="009C76FF">
        <w:t xml:space="preserve"> mega-cities. </w:t>
      </w:r>
      <w:r w:rsidR="00140402">
        <w:t xml:space="preserve">Nonetheless, </w:t>
      </w:r>
      <w:r w:rsidR="00400AC1">
        <w:t xml:space="preserve">these cities are not trivial in terms of aggregate impacts, and </w:t>
      </w:r>
      <w:r w:rsidR="00140402">
        <w:t xml:space="preserve">early efforts </w:t>
      </w:r>
      <w:r w:rsidR="00B01A9F">
        <w:t xml:space="preserve">could address </w:t>
      </w:r>
      <w:r w:rsidR="00140402">
        <w:t>the methodological challenge</w:t>
      </w:r>
      <w:r w:rsidR="00B01A9F">
        <w:t>s</w:t>
      </w:r>
      <w:r w:rsidR="00140402">
        <w:t xml:space="preserve"> of integrating diverse lines of evidence, paving the way for additional reviews as the literature expands on less studied cities. </w:t>
      </w:r>
      <w:r w:rsidR="009C76FF">
        <w: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t>
      </w:r>
      <w:r w:rsidR="00C13736">
        <w:t xml:space="preserve"> (see </w:t>
      </w:r>
      <w:r w:rsidR="00C13736">
        <w:fldChar w:fldCharType="begin" w:fldLock="1"/>
      </w:r>
      <w:r w:rsidR="00745665">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mendeley" : { "formattedCitation" : "&lt;sup&gt;20&lt;/sup&gt;", "plainTextFormattedCitation" : "20", "previouslyFormattedCitation" : "&lt;sup&gt;20&lt;/sup&gt;" }, "properties" : { "noteIndex" : 0 }, "schema" : "https://github.com/citation-style-language/schema/raw/master/csl-citation.json" }</w:instrText>
      </w:r>
      <w:r w:rsidR="00C13736">
        <w:fldChar w:fldCharType="separate"/>
      </w:r>
      <w:r w:rsidR="006763E3" w:rsidRPr="006763E3">
        <w:rPr>
          <w:noProof/>
          <w:vertAlign w:val="superscript"/>
        </w:rPr>
        <w:t>20</w:t>
      </w:r>
      <w:r w:rsidR="00C13736">
        <w:fldChar w:fldCharType="end"/>
      </w:r>
      <w:r w:rsidR="00C13736">
        <w:t xml:space="preserve"> for an overview)</w:t>
      </w:r>
      <w:r w:rsidR="009C76FF">
        <w:t>.</w:t>
      </w:r>
    </w:p>
    <w:p w14:paraId="7D9B3C06" w14:textId="3DA0060E" w:rsidR="009C76FF" w:rsidRDefault="001478B9" w:rsidP="00075470">
      <w:pPr>
        <w:spacing w:line="480" w:lineRule="auto"/>
      </w:pPr>
      <w:r>
        <w:t xml:space="preserve">In this approach, case studies are not rendered generalizable to other contexts. </w:t>
      </w:r>
      <w:r w:rsidR="00753500">
        <w:t xml:space="preserve">Cases are </w:t>
      </w:r>
      <w:r>
        <w:t>confined to a geographically narrow scope, with the aim to initiate policy learning within that scope</w:t>
      </w:r>
      <w:r w:rsidR="004C1C42">
        <w:t xml:space="preserve"> by drawing </w:t>
      </w:r>
      <w:r w:rsidR="004C1C42">
        <w:lastRenderedPageBreak/>
        <w:t>on a wider set of study designs and</w:t>
      </w:r>
      <w:r w:rsidR="00400AC1">
        <w:t xml:space="preserve"> connected</w:t>
      </w:r>
      <w:r w:rsidR="004C1C42">
        <w:t xml:space="preserve"> topics.</w:t>
      </w:r>
      <w:r>
        <w:t xml:space="preserve"> </w:t>
      </w:r>
      <w:r w:rsidR="008113F2">
        <w:t xml:space="preserve">Reviews of this type are currently missing, even for the most studied cities. They would have the potential to directly engage </w:t>
      </w:r>
      <w:r w:rsidR="00140402">
        <w:t xml:space="preserve">municipal stakeholders, integrating prioritised </w:t>
      </w:r>
      <w:r w:rsidR="00400AC1">
        <w:t xml:space="preserve">agendas (such as the sustainable development goals) </w:t>
      </w:r>
      <w:r w:rsidR="00140402">
        <w:t>and enhancing the quality of urban science-policy advice</w:t>
      </w:r>
      <w:r w:rsidR="004C1C42">
        <w:t xml:space="preserve"> (as is common in evidence-based policy approaches)</w:t>
      </w:r>
      <w:r w:rsidR="00140402">
        <w:t xml:space="preserve">. </w:t>
      </w:r>
      <w:r w:rsidR="009C76FF">
        <w:t xml:space="preserve">Above all, </w:t>
      </w:r>
      <w:r w:rsidR="00753500">
        <w:t>such reviews would build a</w:t>
      </w:r>
      <w:r w:rsidR="009C76FF">
        <w:t xml:space="preserve"> more comprehensive picture of mitigation challenges and prospects</w:t>
      </w:r>
      <w:r w:rsidR="00157EFA">
        <w:t xml:space="preserve"> faced in </w:t>
      </w:r>
      <w:r w:rsidR="00B01A9F">
        <w:t xml:space="preserve">specific </w:t>
      </w:r>
      <w:r w:rsidR="00157EFA">
        <w:t>cities</w:t>
      </w:r>
      <w:r w:rsidR="009C76FF">
        <w:t>, hedging against narrow anecdotes</w:t>
      </w:r>
      <w:r w:rsidR="00753500">
        <w:t xml:space="preserve"> and underlining the trade-offs that often accompany success</w:t>
      </w:r>
      <w:r w:rsidR="00C13736">
        <w:t>es</w:t>
      </w:r>
      <w:r w:rsidR="00753500">
        <w:t xml:space="preserve">. </w:t>
      </w:r>
    </w:p>
    <w:p w14:paraId="7D7B7387" w14:textId="6ECEDC14" w:rsidR="001B4DF4" w:rsidRDefault="00DE1D38" w:rsidP="00CE376A">
      <w:pPr>
        <w:spacing w:line="480" w:lineRule="auto"/>
      </w:pPr>
      <w:r>
        <w:t xml:space="preserve">Yet, many cities have little or no scientific evidence at their disposable to guide informed policies on urban climate solutions. Worse, decision makers in cities may have </w:t>
      </w:r>
      <w:r w:rsidR="00CE376A">
        <w:t>no</w:t>
      </w:r>
      <w:r>
        <w:t xml:space="preserve"> idea who </w:t>
      </w:r>
      <w:r w:rsidR="00CE376A">
        <w:t xml:space="preserve">their </w:t>
      </w:r>
      <w:r>
        <w:t xml:space="preserve">relevant peers </w:t>
      </w:r>
      <w:r w:rsidR="00CE376A">
        <w:t xml:space="preserve">are to </w:t>
      </w:r>
      <w:r>
        <w:t xml:space="preserve">learn from. </w:t>
      </w:r>
      <w:r w:rsidR="00CE376A">
        <w:t xml:space="preserve">Typologies provide a starting point to build a more generalizable urban science, by </w:t>
      </w:r>
      <w:r w:rsidR="001B4DF4">
        <w:t>categoris</w:t>
      </w:r>
      <w:r w:rsidR="00CE376A">
        <w:t>ing</w:t>
      </w:r>
      <w:r w:rsidR="001B4DF4">
        <w:t xml:space="preserve"> </w:t>
      </w:r>
      <w:r w:rsidR="00400AC1">
        <w:t xml:space="preserve">cities </w:t>
      </w:r>
      <w:r w:rsidR="001B4DF4">
        <w:t xml:space="preserve">and </w:t>
      </w:r>
      <w:r w:rsidR="00CE376A">
        <w:t xml:space="preserve">stimulating </w:t>
      </w:r>
      <w:r w:rsidR="001B4DF4">
        <w:t xml:space="preserve">learning </w:t>
      </w:r>
      <w:r w:rsidR="00400AC1">
        <w:t xml:space="preserve">within peer groups </w:t>
      </w:r>
      <w:r w:rsidR="001B4DF4">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1B4DF4">
        <w:fldChar w:fldCharType="separate"/>
      </w:r>
      <w:r w:rsidR="006763E3" w:rsidRPr="006763E3">
        <w:rPr>
          <w:noProof/>
          <w:vertAlign w:val="superscript"/>
        </w:rPr>
        <w:t>19</w:t>
      </w:r>
      <w:r w:rsidR="001B4DF4">
        <w:fldChar w:fldCharType="end"/>
      </w:r>
      <w:r w:rsidR="001B4DF4">
        <w:t xml:space="preserve">. </w:t>
      </w:r>
      <w:r w:rsidR="008113F2">
        <w:t xml:space="preserve">They </w:t>
      </w:r>
      <w:r w:rsidR="001B4DF4">
        <w:t xml:space="preserve">allow for controlled forms of comparison, on the premise that cities facing the same structural conditions </w:t>
      </w:r>
      <w:r w:rsidR="00685F2B">
        <w:t xml:space="preserve">may also share similar solution spaces. </w:t>
      </w:r>
      <w:r w:rsidR="00CE376A">
        <w:t xml:space="preserve">Typologies are highly complementary with the case study method </w:t>
      </w:r>
      <w:r w:rsidR="00CE376A">
        <w:fldChar w:fldCharType="begin" w:fldLock="1"/>
      </w:r>
      <w:r w:rsidR="00CE376A">
        <w:instrText>ADDIN CSL_CITATION { "citationItems" : [ { "id" : "ITEM-1",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1", "issue" : "2001", "issued" : { "date-parts" : [ [ "2006" ] ] }, "page" : "455\u2013476", "title" : "Qualitative research: Recent developments in case study methods", "type" : "article-journal", "volume" : "9" }, "uris" : [ "http://www.mendeley.com/documents/?uuid=22ee0f7c-67f3-4599-9a7d-31e0fe74e699" ] } ], "mendeley" : { "formattedCitation" : "&lt;sup&gt;17&lt;/sup&gt;", "plainTextFormattedCitation" : "17", "previouslyFormattedCitation" : "&lt;sup&gt;17&lt;/sup&gt;" }, "properties" : { "noteIndex" : 0 }, "schema" : "https://github.com/citation-style-language/schema/raw/master/csl-citation.json" }</w:instrText>
      </w:r>
      <w:r w:rsidR="00CE376A">
        <w:fldChar w:fldCharType="separate"/>
      </w:r>
      <w:r w:rsidR="00CE376A" w:rsidRPr="006763E3">
        <w:rPr>
          <w:noProof/>
          <w:vertAlign w:val="superscript"/>
        </w:rPr>
        <w:t>17</w:t>
      </w:r>
      <w:r w:rsidR="00CE376A">
        <w:fldChar w:fldCharType="end"/>
      </w:r>
      <w:r w:rsidR="00CE376A">
        <w:t xml:space="preserve">. </w:t>
      </w:r>
      <w:r w:rsidR="00400AC1">
        <w:t>K</w:t>
      </w:r>
      <w:r w:rsidR="002A1266">
        <w:t xml:space="preserve">ey questions here </w:t>
      </w:r>
      <w:r w:rsidR="00B01A9F">
        <w:t xml:space="preserve">might </w:t>
      </w:r>
      <w:r w:rsidR="002A1266">
        <w:t xml:space="preserve">focus </w:t>
      </w:r>
      <w:r w:rsidR="00685F2B">
        <w:t>more narrowly on specific sectors or clusters of mitigation issues,</w:t>
      </w:r>
      <w:r w:rsidR="002A1266">
        <w:t xml:space="preserve"> includ</w:t>
      </w:r>
      <w:r w:rsidR="00400AC1">
        <w:t>ing</w:t>
      </w:r>
      <w:r w:rsidR="00685F2B">
        <w:t xml:space="preserve">: </w:t>
      </w:r>
      <w:r w:rsidR="002062CB">
        <w:t xml:space="preserve">what structural </w:t>
      </w:r>
      <w:r w:rsidR="00C13736">
        <w:t xml:space="preserve">urban </w:t>
      </w:r>
      <w:r w:rsidR="002062CB">
        <w:t xml:space="preserve">conditions shape energy demand? </w:t>
      </w:r>
      <w:r w:rsidR="00524A71">
        <w:t>Within relevant peer groups, w</w:t>
      </w:r>
      <w:r w:rsidR="002062CB">
        <w:t xml:space="preserve">hat </w:t>
      </w:r>
      <w:r w:rsidR="00C13736">
        <w:t xml:space="preserve">intervention points </w:t>
      </w:r>
      <w:r w:rsidR="00F507EC">
        <w:t xml:space="preserve">exist </w:t>
      </w:r>
      <w:r w:rsidR="002062CB">
        <w:t>for reducing energy demand in the short, medium and long term?</w:t>
      </w:r>
      <w:r w:rsidR="00685F2B">
        <w:t xml:space="preserve"> Within relevant peer groups, which cities have enacted climate policies</w:t>
      </w:r>
      <w:r w:rsidR="00605A0B">
        <w:t>, were</w:t>
      </w:r>
      <w:r w:rsidR="00685F2B">
        <w:t xml:space="preserve"> they successful, </w:t>
      </w:r>
      <w:r w:rsidR="002062CB">
        <w:t xml:space="preserve">and </w:t>
      </w:r>
      <w:r w:rsidR="00685F2B">
        <w:t>why?</w:t>
      </w:r>
    </w:p>
    <w:p w14:paraId="2043C1F6" w14:textId="629AB6DB" w:rsidR="00DE1D38" w:rsidRDefault="002A1266" w:rsidP="009E79F3">
      <w:pPr>
        <w:spacing w:line="480" w:lineRule="auto"/>
      </w:pPr>
      <w:r>
        <w:t>T</w:t>
      </w:r>
      <w:r w:rsidR="00C26ED6">
        <w:t xml:space="preserve">he </w:t>
      </w:r>
      <w:r w:rsidR="00BE6CAA">
        <w:t xml:space="preserve">means to develop quantitative </w:t>
      </w:r>
      <w:r w:rsidR="00C26ED6">
        <w:t xml:space="preserve">city typologies </w:t>
      </w:r>
      <w:r>
        <w:t xml:space="preserve">are </w:t>
      </w:r>
      <w:r w:rsidR="00C26ED6">
        <w:t xml:space="preserve">already </w:t>
      </w:r>
      <w:r w:rsidR="00DE1D38">
        <w:t>emerging</w:t>
      </w:r>
      <w:r>
        <w:t xml:space="preserve">, making use of new developments in spatial, crowdsourced and ‘big’ data </w:t>
      </w:r>
      <w:r>
        <w:fldChar w:fldCharType="begin" w:fldLock="1"/>
      </w:r>
      <w:r w:rsidR="008E40C9">
        <w:instrText>ADDIN CSL_CITATION { "citationItems" : [ { "id" : "ITEM-1",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1", "issued" : { "date-parts" : [ [ "0" ] ] }, "title" : "Upscaling urban data science for global climate solutions", "type" : "article-journal" }, "uris" : [ "http://www.mendeley.com/documents/?uuid=00bb76b2-0a6d-4d9d-a7b4-87901d206ea9" ] }, { "id" : "ITEM-2",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2", "issued" : { "date-parts" : [ [ "2015" ] ] }, "title" : "Global typology of urban energy use and potentials for an urbanization mitigation wedge", "type" : "article-journal" }, "uris" : [ "http://www.mendeley.com/documents/?uuid=0f6da94c-9a72-40eb-8c7f-ee424de9ed8c" ] }, { "id" : "ITEM-3",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3",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4,40,49&lt;/sup&gt;", "plainTextFormattedCitation" : "4,40,49", "previouslyFormattedCitation" : "&lt;sup&gt;4,40,48&lt;/sup&gt;" }, "properties" : { "noteIndex" : 0 }, "schema" : "https://github.com/citation-style-language/schema/raw/master/csl-citation.json" }</w:instrText>
      </w:r>
      <w:r>
        <w:fldChar w:fldCharType="separate"/>
      </w:r>
      <w:r w:rsidR="008E40C9" w:rsidRPr="008E40C9">
        <w:rPr>
          <w:noProof/>
          <w:vertAlign w:val="superscript"/>
        </w:rPr>
        <w:t>4,40,49</w:t>
      </w:r>
      <w:r>
        <w:fldChar w:fldCharType="end"/>
      </w:r>
      <w:r>
        <w:t xml:space="preserve">. </w:t>
      </w:r>
      <w:r w:rsidR="00563BEA">
        <w:t>E</w:t>
      </w:r>
      <w:r>
        <w:t>fforts</w:t>
      </w:r>
      <w:r w:rsidR="003E4904">
        <w:t xml:space="preserv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r w:rsidR="00ED0E6E">
        <w:t xml:space="preserve">These </w:t>
      </w:r>
      <w:r w:rsidR="00563BEA">
        <w:t xml:space="preserve">structural conditions drastically </w:t>
      </w:r>
      <w:r w:rsidR="00113953">
        <w:t>narrow</w:t>
      </w:r>
      <w:r w:rsidR="00563BEA">
        <w:t xml:space="preserve"> the scope of </w:t>
      </w:r>
      <w:r w:rsidR="00ED0E6E">
        <w:t>peers that a city might have</w:t>
      </w:r>
      <w:r w:rsidR="00CE376A">
        <w:t xml:space="preserve">, even though </w:t>
      </w:r>
      <w:r w:rsidR="00ED0E6E">
        <w:t>the current data</w:t>
      </w:r>
      <w:r w:rsidR="00CE376A">
        <w:t xml:space="preserve"> is fragmented. Ultimately, a new generation of urban typologies is required that focuses on the available policy option space, for instance </w:t>
      </w:r>
      <w:r w:rsidR="002975BD">
        <w:t>based</w:t>
      </w:r>
      <w:r w:rsidR="003E4904">
        <w:t xml:space="preserve"> on urban 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 xml:space="preserve">political constraints (e.g. the balance of private and </w:t>
      </w:r>
      <w:r w:rsidR="002975BD">
        <w:lastRenderedPageBreak/>
        <w:t>corporate interests)</w:t>
      </w:r>
      <w:r w:rsidR="00ED0E6E">
        <w:t>.</w:t>
      </w:r>
      <w:r w:rsidR="00ED6239">
        <w:t xml:space="preserve"> The wealth of available case-study evidence might help to shift towards such a new paradigm.</w:t>
      </w:r>
    </w:p>
    <w:p w14:paraId="75ECA334" w14:textId="294390CB" w:rsidR="009E532C" w:rsidRDefault="00563BEA">
      <w:pPr>
        <w:spacing w:line="480" w:lineRule="auto"/>
      </w:pPr>
      <w:r>
        <w:t xml:space="preserve">Methods to synthesise case study research have </w:t>
      </w:r>
      <w:r w:rsidR="00934168">
        <w:t xml:space="preserve">also </w:t>
      </w:r>
      <w:r>
        <w:t>been developed, but so far not applied in the urban mitigation field. These include</w:t>
      </w:r>
      <w:r w:rsidR="005A153D">
        <w:rPr>
          <w:rFonts w:ascii="Calibri" w:eastAsia="Calibri" w:hAnsi="Calibri" w:cs="Calibri"/>
        </w:rPr>
        <w:t xml:space="preserve"> case surveys, case meta-analysis and qualitative comparative analysis</w:t>
      </w:r>
      <w:r w:rsidR="002975BD">
        <w:rPr>
          <w:rFonts w:ascii="Calibri" w:eastAsia="Calibri" w:hAnsi="Calibri" w:cs="Calibri"/>
        </w:rPr>
        <w:t>.</w:t>
      </w:r>
      <w:r>
        <w:rPr>
          <w:rFonts w:ascii="Calibri" w:eastAsia="Calibri" w:hAnsi="Calibri" w:cs="Calibri"/>
        </w:rPr>
        <w:t xml:space="preserve"> </w:t>
      </w:r>
      <w:r w:rsidR="002975BD">
        <w:rPr>
          <w:rFonts w:ascii="Calibri" w:eastAsia="Calibri" w:hAnsi="Calibri" w:cs="Calibri"/>
        </w:rPr>
        <w:t>I</w:t>
      </w:r>
      <w:r w:rsidR="00B01A9F">
        <w:rPr>
          <w:rFonts w:ascii="Calibri" w:eastAsia="Calibri" w:hAnsi="Calibri" w:cs="Calibri"/>
        </w:rPr>
        <w:t>n essence</w:t>
      </w:r>
      <w:r>
        <w:rPr>
          <w:rFonts w:ascii="Calibri" w:eastAsia="Calibri" w:hAnsi="Calibri" w:cs="Calibri"/>
        </w:rPr>
        <w:t xml:space="preserve"> </w:t>
      </w:r>
      <w:r w:rsidR="002975BD">
        <w:rPr>
          <w:rFonts w:ascii="Calibri" w:eastAsia="Calibri" w:hAnsi="Calibri" w:cs="Calibri"/>
        </w:rPr>
        <w:t>these methods</w:t>
      </w:r>
      <w:r>
        <w:rPr>
          <w:rFonts w:ascii="Calibri" w:eastAsia="Calibri" w:hAnsi="Calibri" w:cs="Calibri"/>
        </w:rPr>
        <w:t xml:space="preserve"> extract and code individual study</w:t>
      </w:r>
      <w:r w:rsidR="006D6A87">
        <w:rPr>
          <w:rFonts w:ascii="Calibri" w:eastAsia="Calibri" w:hAnsi="Calibri" w:cs="Calibri"/>
        </w:rPr>
        <w:t xml:space="preserve"> features such as design, context, results and other </w:t>
      </w:r>
      <w:r w:rsidR="005A153D">
        <w:rPr>
          <w:rFonts w:ascii="Calibri" w:eastAsia="Calibri" w:hAnsi="Calibri" w:cs="Calibri"/>
        </w:rPr>
        <w:t xml:space="preserve">information, allowing structured comparisons and </w:t>
      </w:r>
      <w:r>
        <w:rPr>
          <w:rFonts w:ascii="Calibri" w:eastAsia="Calibri" w:hAnsi="Calibri" w:cs="Calibri"/>
        </w:rPr>
        <w:t xml:space="preserve">even quantitative analysis </w:t>
      </w:r>
      <w:r w:rsidR="00557578">
        <w:rPr>
          <w:rFonts w:ascii="Calibri" w:eastAsia="Calibri" w:hAnsi="Calibri" w:cs="Calibri"/>
        </w:rPr>
        <w:t>across cases</w:t>
      </w:r>
      <w:r w:rsidR="005A153D">
        <w:rPr>
          <w:rFonts w:ascii="Calibri" w:eastAsia="Calibri" w:hAnsi="Calibri" w:cs="Calibri"/>
        </w:rPr>
        <w:t xml:space="preserve"> </w:t>
      </w:r>
      <w:r w:rsidR="005A153D">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5A153D">
        <w:rPr>
          <w:rFonts w:ascii="Calibri" w:eastAsia="Calibri" w:hAnsi="Calibri" w:cs="Calibri"/>
        </w:rPr>
        <w:fldChar w:fldCharType="separate"/>
      </w:r>
      <w:r w:rsidR="006763E3" w:rsidRPr="006763E3">
        <w:rPr>
          <w:rFonts w:ascii="Calibri" w:eastAsia="Calibri" w:hAnsi="Calibri" w:cs="Calibri"/>
          <w:noProof/>
          <w:vertAlign w:val="superscript"/>
        </w:rPr>
        <w:t>27</w:t>
      </w:r>
      <w:r w:rsidR="005A153D">
        <w:rPr>
          <w:rFonts w:ascii="Calibri" w:eastAsia="Calibri" w:hAnsi="Calibri" w:cs="Calibri"/>
        </w:rPr>
        <w:fldChar w:fldCharType="end"/>
      </w:r>
      <w:r w:rsidR="005A153D">
        <w:rPr>
          <w:rFonts w:ascii="Calibri" w:eastAsia="Calibri" w:hAnsi="Calibri" w:cs="Calibri"/>
        </w:rPr>
        <w:t>.</w:t>
      </w:r>
      <w:r w:rsidR="00113953">
        <w:rPr>
          <w:rFonts w:ascii="Calibri" w:eastAsia="Calibri" w:hAnsi="Calibri" w:cs="Calibri"/>
        </w:rPr>
        <w:t xml:space="preserve"> </w:t>
      </w:r>
      <w:r w:rsidR="00AC7706">
        <w:rPr>
          <w:rFonts w:ascii="Calibri" w:eastAsia="Calibri" w:hAnsi="Calibri" w:cs="Calibri"/>
        </w:rPr>
        <w:t>Applying these methods</w:t>
      </w:r>
      <w:r w:rsidR="00113953">
        <w:rPr>
          <w:rFonts w:ascii="Calibri" w:eastAsia="Calibri" w:hAnsi="Calibri" w:cs="Calibri"/>
        </w:rPr>
        <w:t xml:space="preserve"> within and across typologies of cities</w:t>
      </w:r>
      <w:r w:rsidR="00AC7706">
        <w:rPr>
          <w:rFonts w:ascii="Calibri" w:eastAsia="Calibri" w:hAnsi="Calibri" w:cs="Calibri"/>
        </w:rPr>
        <w:t xml:space="preserve"> </w:t>
      </w:r>
      <w:r w:rsidR="00113953">
        <w:rPr>
          <w:rFonts w:ascii="Calibri" w:eastAsia="Calibri" w:hAnsi="Calibri" w:cs="Calibri"/>
        </w:rPr>
        <w:t>can capture qualitative contexts that are so far missing from urban data science, iteratively leading to new</w:t>
      </w:r>
      <w:r w:rsidR="009E532C">
        <w:t xml:space="preserve"> typologies that have greater explanatory and comparative power.</w:t>
      </w:r>
      <w:r w:rsidR="00CC5CB1">
        <w:t xml:space="preserve"> </w:t>
      </w:r>
      <w:r w:rsidR="00934168">
        <w:t>W</w:t>
      </w:r>
      <w:r w:rsidR="00113953">
        <w:t>here urban-scale reforms and initiatives have taken place and been documented in the extant literature, case study synthesis methods enable structurally similar cities to learn from successes and failures, enhancing our understanding of climate solutions.</w:t>
      </w:r>
    </w:p>
    <w:p w14:paraId="4ACDE618" w14:textId="1628A3A4" w:rsidR="00F507EC" w:rsidRDefault="00435728" w:rsidP="00F507EC">
      <w:pPr>
        <w:spacing w:line="480" w:lineRule="auto"/>
        <w:rPr>
          <w:rFonts w:ascii="Calibri" w:eastAsia="Calibri" w:hAnsi="Calibri" w:cs="Calibri"/>
        </w:rPr>
      </w:pPr>
      <w:r>
        <w:fldChar w:fldCharType="begin"/>
      </w:r>
      <w:r>
        <w:instrText xml:space="preserve"> REF _Ref517344518 \h </w:instrText>
      </w:r>
      <w:r>
        <w:fldChar w:fldCharType="separate"/>
      </w:r>
      <w:r w:rsidR="00C574DD" w:rsidRPr="00AA4BF0">
        <w:rPr>
          <w:b/>
        </w:rPr>
        <w:t xml:space="preserve">Figure </w:t>
      </w:r>
      <w:r w:rsidR="00C574DD">
        <w:rPr>
          <w:b/>
          <w:noProof/>
        </w:rPr>
        <w:t>5</w:t>
      </w:r>
      <w:r>
        <w:fldChar w:fldCharType="end"/>
      </w:r>
      <w:r>
        <w:t xml:space="preserve"> </w:t>
      </w:r>
      <w:r w:rsidR="00F73A34">
        <w:t xml:space="preserve">conceptualises </w:t>
      </w:r>
      <w:r w:rsidR="00557578">
        <w:t xml:space="preserve">an approach that combines case study knowledge with a typology of city types, characterised </w:t>
      </w:r>
      <w:r w:rsidR="00F73A34">
        <w:t>by their drivers of energy use (from</w:t>
      </w:r>
      <w:r w:rsidR="00113953">
        <w:t xml:space="preserve"> ref</w:t>
      </w:r>
      <w:r w:rsidR="00F73A34">
        <w:t xml:space="preserve"> </w:t>
      </w:r>
      <w:r w:rsidR="00F73A34" w:rsidRPr="002B0012">
        <w:fldChar w:fldCharType="begin" w:fldLock="1"/>
      </w:r>
      <w:r w:rsidR="008E40C9">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4&lt;/sup&gt;", "plainTextFormattedCitation" : "4", "previouslyFormattedCitation" : "&lt;sup&gt;4&lt;/sup&gt;" }, "properties" : { "noteIndex" : 0 }, "schema" : "https://github.com/citation-style-language/schema/raw/master/csl-citation.json" }</w:instrText>
      </w:r>
      <w:r w:rsidR="00F73A34" w:rsidRPr="002B0012">
        <w:fldChar w:fldCharType="separate"/>
      </w:r>
      <w:r w:rsidR="008E40C9" w:rsidRPr="008E40C9">
        <w:rPr>
          <w:noProof/>
          <w:vertAlign w:val="superscript"/>
        </w:rPr>
        <w:t>4</w:t>
      </w:r>
      <w:r w:rsidR="00F73A34" w:rsidRPr="002B0012">
        <w:fldChar w:fldCharType="end"/>
      </w:r>
      <w:r w:rsidR="00F73A34">
        <w:t>).</w:t>
      </w:r>
      <w:r w:rsidR="00F73A34" w:rsidRPr="00F73A34">
        <w:rPr>
          <w:rFonts w:ascii="Calibri" w:eastAsia="Calibri" w:hAnsi="Calibri" w:cs="Calibri"/>
        </w:rPr>
        <w:t xml:space="preserve"> </w:t>
      </w:r>
      <w:r w:rsidR="00F73A34">
        <w:rPr>
          <w:rFonts w:ascii="Calibri" w:eastAsia="Calibri" w:hAnsi="Calibri" w:cs="Calibri"/>
        </w:rPr>
        <w:t>For example,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Type 5), are characterized by very low fuel prices and medium-high incomes (for quantitative values see </w:t>
      </w:r>
      <w:r w:rsidR="00F73A34">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4&lt;/sup&gt;", "plainTextFormattedCitation" : "4", "previouslyFormattedCitation" : "&lt;sup&gt;4&lt;/sup&gt;" }, "properties" : { "noteIndex" : 0 }, "schema" : "https://github.com/citation-style-language/schema/raw/master/csl-citation.json" }</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r w:rsidR="00F73A34">
        <w:rPr>
          <w:rFonts w:ascii="Calibri" w:eastAsia="Calibri" w:hAnsi="Calibri" w:cs="Calibri"/>
        </w:rPr>
        <w:t>). Types 2 and 8 belong to different income segments (e.g. Harbin versus Oslo), but in both types, heating degree days emerge as key driver of energy use.</w:t>
      </w:r>
      <w:r w:rsidR="00F507EC" w:rsidRPr="00F507EC">
        <w:rPr>
          <w:rFonts w:ascii="Calibri" w:eastAsia="Calibri" w:hAnsi="Calibri" w:cs="Calibri"/>
        </w:rPr>
        <w:t xml:space="preserve"> </w:t>
      </w:r>
    </w:p>
    <w:p w14:paraId="1145A3BD" w14:textId="12B4D06A" w:rsidR="00AC7706" w:rsidRDefault="00F507EC" w:rsidP="00AC7706">
      <w:pPr>
        <w:spacing w:line="480" w:lineRule="auto"/>
        <w:rPr>
          <w:rFonts w:ascii="Calibri" w:eastAsia="Calibri" w:hAnsi="Calibri" w:cs="Calibri"/>
        </w:rPr>
      </w:pPr>
      <w:r>
        <w:rPr>
          <w:rFonts w:ascii="Calibri" w:eastAsia="Calibri" w:hAnsi="Calibri" w:cs="Calibri"/>
        </w:rPr>
        <w: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t>
      </w:r>
      <w:r w:rsidR="00176007">
        <w:rPr>
          <w:rFonts w:ascii="Calibri" w:eastAsia="Calibri" w:hAnsi="Calibri" w:cs="Calibri"/>
        </w:rPr>
        <w:t xml:space="preserve"> </w:t>
      </w:r>
      <w:r w:rsidR="00176007">
        <w:rPr>
          <w:rFonts w:ascii="Calibri" w:eastAsia="Calibri" w:hAnsi="Calibri" w:cs="Calibri"/>
        </w:rPr>
        <w:fldChar w:fldCharType="begin" w:fldLock="1"/>
      </w:r>
      <w:r w:rsidR="008E40C9">
        <w:rPr>
          <w:rFonts w:ascii="Calibri" w:eastAsia="Calibri" w:hAnsi="Calibri" w:cs="Calibri"/>
        </w:rPr>
        <w:instrText>ADDIN CSL_CITATION { "citationItems" : [ { "id" : "ITEM-1", "itemData" : { "ISSN" : "2212-0955", "author" : [ { "dropping-particle" : "", "family" : "Creutzig", "given" : "F.", "non-dropping-particle" : "", "parse-names" : false, "suffix" : "" } ], "container-title" : "Urban Climate", "id" : "ITEM-1", "issued" : { "date-parts" : [ [ "2014" ] ] }, "page" : "63-76", "title" : "How fuel prices determine public transport infrastructure, modal shares and urban form", "type" : "article-journal", "volume" : "10" }, "uris" : [ "http://www.mendeley.com/documents/?uuid=e5b07daf-cb24-4f53-bb53-8603bf67ae9d" ] } ], "mendeley" : { "formattedCitation" : "&lt;sup&gt;50&lt;/sup&gt;", "plainTextFormattedCitation" : "50", "previouslyFormattedCitation" : "&lt;sup&gt;49&lt;/sup&gt;" }, "properties" : { "noteIndex" : 0 }, "schema" : "https://github.com/citation-style-language/schema/raw/master/csl-citation.json" }</w:instrText>
      </w:r>
      <w:r w:rsidR="00176007">
        <w:rPr>
          <w:rFonts w:ascii="Calibri" w:eastAsia="Calibri" w:hAnsi="Calibri" w:cs="Calibri"/>
        </w:rPr>
        <w:fldChar w:fldCharType="separate"/>
      </w:r>
      <w:r w:rsidR="008E40C9" w:rsidRPr="008E40C9">
        <w:rPr>
          <w:rFonts w:ascii="Calibri" w:eastAsia="Calibri" w:hAnsi="Calibri" w:cs="Calibri"/>
          <w:noProof/>
          <w:vertAlign w:val="superscript"/>
        </w:rPr>
        <w:t>50</w:t>
      </w:r>
      <w:r w:rsidR="00176007">
        <w:rPr>
          <w:rFonts w:ascii="Calibri" w:eastAsia="Calibri" w:hAnsi="Calibri" w:cs="Calibri"/>
        </w:rPr>
        <w:fldChar w:fldCharType="end"/>
      </w:r>
      <w:r>
        <w:rPr>
          <w:rFonts w:ascii="Calibri" w:eastAsia="Calibri" w:hAnsi="Calibri" w:cs="Calibri"/>
        </w:rPr>
        <w:t xml:space="preserve"> are </w:t>
      </w:r>
      <w:r w:rsidR="00AC7706">
        <w:rPr>
          <w:rFonts w:ascii="Calibri" w:eastAsia="Calibri" w:hAnsi="Calibri" w:cs="Calibri"/>
        </w:rPr>
        <w:t>investigated from the perspective of urban form (low-density developments) and CO</w:t>
      </w:r>
      <w:r w:rsidR="00AC7706" w:rsidRPr="000A7958">
        <w:rPr>
          <w:rFonts w:ascii="Calibri" w:eastAsia="Calibri" w:hAnsi="Calibri" w:cs="Calibri"/>
          <w:vertAlign w:val="subscript"/>
        </w:rPr>
        <w:t>2</w:t>
      </w:r>
      <w:r w:rsidR="00AC7706">
        <w:rPr>
          <w:rFonts w:ascii="Calibri" w:eastAsia="Calibri" w:hAnsi="Calibri" w:cs="Calibri"/>
        </w:rPr>
        <w:t xml:space="preserve"> emissions. And cities with high heating degree days are studied from the perspective of heat demand. Together this indicates that key structural drivers of emissions identified through a top-down typology have also </w:t>
      </w:r>
      <w:r w:rsidR="00AC7706">
        <w:rPr>
          <w:rFonts w:ascii="Calibri" w:eastAsia="Calibri" w:hAnsi="Calibri" w:cs="Calibri"/>
        </w:rPr>
        <w:lastRenderedPageBreak/>
        <w:t>been investigated in the bottom-up case study literature. In other words, we already observe an opportunity to initiate systematic comparative reviews, bundled by groups of cities, to investigate the contextual conditions that shape climate solutions.</w:t>
      </w:r>
    </w:p>
    <w:p w14:paraId="765C2BF6" w14:textId="77777777" w:rsidR="00AA4BF0" w:rsidRDefault="00113953" w:rsidP="00AA4BF0">
      <w:pPr>
        <w:keepNext/>
        <w:spacing w:line="480" w:lineRule="auto"/>
      </w:pPr>
      <w:r>
        <w:rPr>
          <w:noProof/>
        </w:rPr>
        <w:drawing>
          <wp:inline distT="0" distB="0" distL="0" distR="0" wp14:anchorId="5AF28F86" wp14:editId="17C29CA2">
            <wp:extent cx="5403272" cy="633359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15583" cy="6348028"/>
                    </a:xfrm>
                    <a:prstGeom prst="rect">
                      <a:avLst/>
                    </a:prstGeom>
                  </pic:spPr>
                </pic:pic>
              </a:graphicData>
            </a:graphic>
          </wp:inline>
        </w:drawing>
      </w:r>
    </w:p>
    <w:p w14:paraId="30ECD560" w14:textId="7C506B45" w:rsidR="00F507EC" w:rsidRDefault="00AA4BF0" w:rsidP="00AA4BF0">
      <w:pPr>
        <w:pStyle w:val="Caption"/>
        <w:spacing w:line="480" w:lineRule="auto"/>
        <w:rPr>
          <w:rFonts w:ascii="Calibri" w:eastAsia="Calibri" w:hAnsi="Calibri" w:cs="Calibri"/>
        </w:rPr>
      </w:pPr>
      <w:bookmarkStart w:id="6" w:name="_Ref517344518"/>
      <w:r w:rsidRPr="00AA4BF0">
        <w:rPr>
          <w:b/>
        </w:rPr>
        <w:t xml:space="preserve">Figure </w:t>
      </w:r>
      <w:r w:rsidRPr="00AA4BF0">
        <w:rPr>
          <w:b/>
        </w:rPr>
        <w:fldChar w:fldCharType="begin"/>
      </w:r>
      <w:r w:rsidRPr="00AA4BF0">
        <w:rPr>
          <w:b/>
        </w:rPr>
        <w:instrText xml:space="preserve"> SEQ Figure \* ARABIC </w:instrText>
      </w:r>
      <w:r w:rsidRPr="00AA4BF0">
        <w:rPr>
          <w:b/>
        </w:rPr>
        <w:fldChar w:fldCharType="separate"/>
      </w:r>
      <w:r w:rsidR="00C574DD">
        <w:rPr>
          <w:b/>
          <w:noProof/>
        </w:rPr>
        <w:t>5</w:t>
      </w:r>
      <w:r w:rsidRPr="00AA4BF0">
        <w:rPr>
          <w:b/>
        </w:rPr>
        <w:fldChar w:fldCharType="end"/>
      </w:r>
      <w:bookmarkEnd w:id="6"/>
      <w:r w:rsidRPr="00AA4BF0">
        <w:rPr>
          <w:b/>
        </w:rPr>
        <w:t>: Linking typologies and case study literature.</w:t>
      </w:r>
      <w:r>
        <w:t xml:space="preserve"> The quantitative typology of urban energy use drivers are scaled linearly by diameter, using data from ref 5; case study literature and topic analysis from this study. As in Figure 3, topic scores are summed within each city type, with the highest scoring three topics displayed.</w:t>
      </w:r>
    </w:p>
    <w:p w14:paraId="11D513BA" w14:textId="00900247" w:rsidR="00DE4DCA" w:rsidRDefault="00DE4DCA" w:rsidP="00DE4DCA">
      <w:pPr>
        <w:spacing w:line="480" w:lineRule="auto"/>
      </w:pPr>
      <w:r>
        <w:rPr>
          <w:rFonts w:ascii="Calibri" w:eastAsia="Calibri" w:hAnsi="Calibri" w:cs="Calibri"/>
        </w:rPr>
        <w:lastRenderedPageBreak/>
        <w:t xml:space="preserve">The approach again faces constraints in terms of available data and cases, which are sparse for smaller cities and particular clusters. Crowdsourcing and spatial methods are already closing data gaps in these cities </w:t>
      </w:r>
      <w:r>
        <w:rPr>
          <w:rFonts w:ascii="Calibri" w:eastAsia="Calibri" w:hAnsi="Calibri" w:cs="Calibri"/>
        </w:rPr>
        <w:fldChar w:fldCharType="begin" w:fldLock="1"/>
      </w:r>
      <w:r>
        <w:rPr>
          <w:rFonts w:ascii="Calibri" w:eastAsia="Calibri" w:hAnsi="Calibri" w:cs="Calibri"/>
        </w:rPr>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51&lt;/sup&gt;", "plainTextFormattedCitation" : "51", "previouslyFormattedCitation" : "&lt;sup&gt;50&lt;/sup&gt;" }, "properties" : { "noteIndex" : 0 }, "schema" : "https://github.com/citation-style-language/schema/raw/master/csl-citation.json" }</w:instrText>
      </w:r>
      <w:r>
        <w:rPr>
          <w:rFonts w:ascii="Calibri" w:eastAsia="Calibri" w:hAnsi="Calibri" w:cs="Calibri"/>
        </w:rPr>
        <w:fldChar w:fldCharType="separate"/>
      </w:r>
      <w:r w:rsidRPr="008E40C9">
        <w:rPr>
          <w:rFonts w:ascii="Calibri" w:eastAsia="Calibri" w:hAnsi="Calibri" w:cs="Calibri"/>
          <w:noProof/>
          <w:vertAlign w:val="superscript"/>
        </w:rPr>
        <w:t>51</w:t>
      </w:r>
      <w:r>
        <w:rPr>
          <w:rFonts w:ascii="Calibri" w:eastAsia="Calibri" w:hAnsi="Calibri" w:cs="Calibri"/>
        </w:rPr>
        <w:fldChar w:fldCharType="end"/>
      </w:r>
      <w:r>
        <w:t>;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cities. By narrowing the scope of peers, and bringing cases that do exist to the forefront, typologies provide the entry point to the systematic comparisons of smaller cities that are currently missing.</w:t>
      </w:r>
    </w:p>
    <w:p w14:paraId="36629219" w14:textId="6EBF3F0F" w:rsidR="00DE4DCA" w:rsidRDefault="00DE4DCA" w:rsidP="00DE4DCA">
      <w:pPr>
        <w:spacing w:line="480" w:lineRule="auto"/>
      </w:pPr>
      <w:r>
        <w:t xml:space="preserve">But the importance of comparisons across diverse contexts should also not be overlooked. Implicit in much sustainability research is an asymmetry of knowledge exchange: cases in the global North are relevant for the South, but not vice-versa </w:t>
      </w:r>
      <w:r>
        <w:fldChar w:fldCharType="begin" w:fldLock="1"/>
      </w:r>
      <w:r>
        <w:instrText>ADDIN CSL_CITATION { "citationItems" : [ { "id" : "ITEM-1", "itemData" : { "DOI" : "10.1038/d41586-018-05210-0", "ISSN" : "0028-0836", "abstract" : "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u2019s can contradict widely held assumptions \u2014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u2019s collectives, and use non-violent means of protest. They question the industrial route to development and champion collective action. Social justice and the rights of nature are given the same prom\u2026", "author" : [ { "dropping-particle" : "", "family" : "Nagendra", "given" : "Harini", "non-dropping-particle" : "", "parse-names" : false, "suffix" : "" } ], "container-title" : "Nature", "id" : "ITEM-1", "issued" : { "date-parts" : [ [ "2018" ] ] }, "title" : "The global south is rich in sustainability lessons that students deserve to hear", "type" : "article-journal" }, "uris" : [ "http://www.mendeley.com/documents/?uuid=731dc2c4-ea8c-4d9b-8d54-6c59a187781e" ] } ], "mendeley" : { "formattedCitation" : "&lt;sup&gt;52&lt;/sup&gt;", "plainTextFormattedCitation" : "52", "previouslyFormattedCitation" : "&lt;sup&gt;51&lt;/sup&gt;" }, "properties" : { "noteIndex" : 0 }, "schema" : "https://github.com/citation-style-language/schema/raw/master/csl-citation.json" }</w:instrText>
      </w:r>
      <w:r>
        <w:fldChar w:fldCharType="separate"/>
      </w:r>
      <w:r w:rsidRPr="008E40C9">
        <w:rPr>
          <w:noProof/>
          <w:vertAlign w:val="superscript"/>
        </w:rPr>
        <w:t>52</w:t>
      </w:r>
      <w:r>
        <w:fldChar w:fldCharType="end"/>
      </w:r>
      <w:r>
        <w:t xml:space="preserve">. These cul-de-sacs should be avoided with the flexible use of typologies that suit the question at hand – and on the understanding that not all production and consumption decisions are shaped by income </w:t>
      </w:r>
      <w:r>
        <w:fldChar w:fldCharType="begin" w:fldLock="1"/>
      </w:r>
      <w:r>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mendeley" : { "formattedCitation" : "&lt;sup&gt;53&lt;/sup&gt;", "plainTextFormattedCitation" : "53", "previouslyFormattedCitation" : "&lt;sup&gt;52&lt;/sup&gt;" }, "properties" : { "noteIndex" : 0 }, "schema" : "https://github.com/citation-style-language/schema/raw/master/csl-citation.json" }</w:instrText>
      </w:r>
      <w:r>
        <w:fldChar w:fldCharType="separate"/>
      </w:r>
      <w:r w:rsidRPr="008E40C9">
        <w:rPr>
          <w:noProof/>
          <w:vertAlign w:val="superscript"/>
        </w:rPr>
        <w:t>53</w:t>
      </w:r>
      <w:r>
        <w:fldChar w:fldCharType="end"/>
      </w:r>
      <w:r>
        <w:t xml:space="preserve">. Extensive surveys of the literature across all cities also have an important role, for instance to consolidate the wealth of life cycle and emissions inventory cases, thereby examining the collective impacts of cities and verifying top-down accounts </w:t>
      </w:r>
      <w:r>
        <w:fldChar w:fldCharType="begin" w:fldLock="1"/>
      </w:r>
      <w:r>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51&lt;/sup&gt;", "plainTextFormattedCitation" : "51", "previouslyFormattedCitation" : "&lt;sup&gt;50&lt;/sup&gt;" }, "properties" : { "noteIndex" : 0 }, "schema" : "https://github.com/citation-style-language/schema/raw/master/csl-citation.json" }</w:instrText>
      </w:r>
      <w:r>
        <w:fldChar w:fldCharType="separate"/>
      </w:r>
      <w:r w:rsidRPr="008E40C9">
        <w:rPr>
          <w:noProof/>
          <w:vertAlign w:val="superscript"/>
        </w:rPr>
        <w:t>51</w:t>
      </w:r>
      <w:r>
        <w:fldChar w:fldCharType="end"/>
      </w:r>
      <w:r>
        <w:t>.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embracing interdisciplinary and complementary methods, and developing new routes towards research synthesis.</w:t>
      </w:r>
    </w:p>
    <w:p w14:paraId="73ECB3D3" w14:textId="5ABB9F69" w:rsidR="005E0A73" w:rsidRDefault="005E0A73" w:rsidP="005E0A73">
      <w:pPr>
        <w:pStyle w:val="Heading2"/>
      </w:pPr>
      <w:r>
        <w:t>Conclusion</w:t>
      </w:r>
    </w:p>
    <w:p w14:paraId="3EF51707" w14:textId="22022A0E" w:rsidR="00064E70" w:rsidRDefault="00E405FD" w:rsidP="005843B7">
      <w:pPr>
        <w:spacing w:line="480" w:lineRule="auto"/>
        <w:rPr>
          <w:rFonts w:ascii="Calibri" w:eastAsia="Calibri" w:hAnsi="Calibri" w:cs="Calibri"/>
        </w:rPr>
      </w:pPr>
      <w:r>
        <w:rPr>
          <w:rFonts w:ascii="Calibri" w:eastAsia="Calibri" w:hAnsi="Calibri" w:cs="Calibri"/>
        </w:rPr>
        <w:t xml:space="preserve">As cities begin to implement local climate mitigation agendas, it will become increasingly important to build a supportive </w:t>
      </w:r>
      <w:r w:rsidR="00A757E8">
        <w:rPr>
          <w:rFonts w:ascii="Calibri" w:eastAsia="Calibri" w:hAnsi="Calibri" w:cs="Calibri"/>
        </w:rPr>
        <w:t>evidence</w:t>
      </w:r>
      <w:r w:rsidR="002B0012">
        <w:rPr>
          <w:rFonts w:ascii="Calibri" w:eastAsia="Calibri" w:hAnsi="Calibri" w:cs="Calibri"/>
        </w:rPr>
        <w:t xml:space="preserve"> base.</w:t>
      </w:r>
      <w:r w:rsidR="002B0012" w:rsidRPr="002B0012">
        <w:rPr>
          <w:rFonts w:ascii="Calibri" w:eastAsia="Calibri" w:hAnsi="Calibri" w:cs="Calibri"/>
        </w:rPr>
        <w:t xml:space="preserve"> </w:t>
      </w:r>
      <w:r w:rsidR="00A757E8">
        <w:rPr>
          <w:rFonts w:ascii="Calibri" w:eastAsia="Calibri" w:hAnsi="Calibri" w:cs="Calibri"/>
        </w:rPr>
        <w:t>Urban climate solutions</w:t>
      </w:r>
      <w:r w:rsidR="008E527D">
        <w:rPr>
          <w:rFonts w:ascii="Calibri" w:eastAsia="Calibri" w:hAnsi="Calibri" w:cs="Calibri"/>
        </w:rPr>
        <w:t>, where demand-side measures dominate,</w:t>
      </w:r>
      <w:r w:rsidR="00A757E8">
        <w:rPr>
          <w:rFonts w:ascii="Calibri" w:eastAsia="Calibri" w:hAnsi="Calibri" w:cs="Calibri"/>
        </w:rPr>
        <w:t xml:space="preserve"> epitomise complex interventions</w:t>
      </w:r>
      <w:r w:rsidR="008E527D">
        <w:rPr>
          <w:rFonts w:ascii="Calibri" w:eastAsia="Calibri" w:hAnsi="Calibri" w:cs="Calibri"/>
        </w:rPr>
        <w:t>. They involve</w:t>
      </w:r>
      <w:r w:rsidR="00A757E8">
        <w:rPr>
          <w:rFonts w:ascii="Calibri" w:eastAsia="Calibri" w:hAnsi="Calibri" w:cs="Calibri"/>
        </w:rPr>
        <w:t xml:space="preserve"> </w:t>
      </w:r>
      <w:r w:rsidR="008E527D">
        <w:rPr>
          <w:rFonts w:ascii="Calibri" w:eastAsia="Calibri" w:hAnsi="Calibri" w:cs="Calibri"/>
        </w:rPr>
        <w:t>everyday habits and behaviours, across multiple actors and governance scales.</w:t>
      </w:r>
      <w:r w:rsidR="00A757E8">
        <w:rPr>
          <w:rFonts w:ascii="Calibri" w:eastAsia="Calibri" w:hAnsi="Calibri" w:cs="Calibri"/>
        </w:rPr>
        <w:t xml:space="preserve"> </w:t>
      </w:r>
      <w:r w:rsidR="002B0012">
        <w:rPr>
          <w:rFonts w:ascii="Calibri" w:eastAsia="Calibri" w:hAnsi="Calibri" w:cs="Calibri"/>
        </w:rPr>
        <w:t xml:space="preserve">Evidence-based policy </w:t>
      </w:r>
      <w:r w:rsidR="00A757E8">
        <w:rPr>
          <w:rFonts w:ascii="Calibri" w:eastAsia="Calibri" w:hAnsi="Calibri" w:cs="Calibri"/>
        </w:rPr>
        <w:t xml:space="preserve">for such interventions </w:t>
      </w:r>
      <w:r w:rsidR="002B0012">
        <w:rPr>
          <w:rFonts w:ascii="Calibri" w:eastAsia="Calibri" w:hAnsi="Calibri" w:cs="Calibri"/>
        </w:rPr>
        <w:t xml:space="preserve">requires an </w:t>
      </w:r>
      <w:r w:rsidR="002B0012">
        <w:rPr>
          <w:rFonts w:ascii="Calibri" w:eastAsia="Calibri" w:hAnsi="Calibri" w:cs="Calibri"/>
        </w:rPr>
        <w:lastRenderedPageBreak/>
        <w:t xml:space="preserve">understanding </w:t>
      </w:r>
      <w:r w:rsidR="008E527D">
        <w:rPr>
          <w:rFonts w:ascii="Calibri" w:eastAsia="Calibri" w:hAnsi="Calibri" w:cs="Calibri"/>
        </w:rPr>
        <w:t xml:space="preserve">of not just </w:t>
      </w:r>
      <w:r w:rsidR="002B0012">
        <w:rPr>
          <w:rFonts w:ascii="Calibri" w:eastAsia="Calibri" w:hAnsi="Calibri" w:cs="Calibri"/>
        </w:rPr>
        <w:t xml:space="preserve">the potential and effectiveness of different policies, but </w:t>
      </w:r>
      <w:r w:rsidR="008E527D">
        <w:rPr>
          <w:rFonts w:ascii="Calibri" w:eastAsia="Calibri" w:hAnsi="Calibri" w:cs="Calibri"/>
        </w:rPr>
        <w:t xml:space="preserve">the reasons </w:t>
      </w:r>
      <w:r w:rsidR="002B0012">
        <w:rPr>
          <w:rFonts w:ascii="Calibri" w:eastAsia="Calibri" w:hAnsi="Calibri" w:cs="Calibri"/>
        </w:rPr>
        <w:t xml:space="preserve">why interventions work or do not work under varying contexts and circumstances </w:t>
      </w:r>
      <w:r w:rsidR="002B0012">
        <w:rPr>
          <w:rFonts w:ascii="Calibri" w:eastAsia="Calibri" w:hAnsi="Calibri" w:cs="Calibri"/>
        </w:rPr>
        <w:fldChar w:fldCharType="begin" w:fldLock="1"/>
      </w:r>
      <w:r w:rsidR="008E40C9">
        <w:rPr>
          <w:rFonts w:ascii="Calibri" w:eastAsia="Calibri" w:hAnsi="Calibri" w:cs="Calibri"/>
        </w:rPr>
        <w:instrText>ADDIN CSL_CITATION { "citationItems" : [ { "id" : "ITEM-1", "itemData" : { "author" : [ { "dropping-particle" : "", "family" : "Pawson", "given" : "Ray", "non-dropping-particle" : "", "parse-names" : false, "suffix" : "" }, { "dropping-particle" : "", "family" : "Greenhaigh", "given" : "Trisha", "non-dropping-particle" : "", "parse-names" : false, "suffix" : "" }, { "dropping-particle" : "", "family" : "Harvey", "given" : "Gill", "non-dropping-particle" : "", "parse-names" : false, "suffix" : "" }, { "dropping-particle" : "", "family" : "Walshe", "given" : "Kieran", "non-dropping-particle" : "", "parse-names" : false, "suffix" : "" } ], "container-title" : "Journal of health services research &amp; policy", "id" : "ITEM-1", "issue" : "1", "issued" : { "date-parts" : [ [ "2005" ] ] }, "page" : "21-34", "title" : "Realist review - a new method of systematic review designed for complex policy interventions", "type" : "article-journal", "volume" : "10" }, "uris" : [ "http://www.mendeley.com/documents/?uuid=912bfcb3-1291-4934-a0d2-409e7a8a3c44" ] } ], "mendeley" : { "formattedCitation" : "&lt;sup&gt;54&lt;/sup&gt;", "plainTextFormattedCitation" : "54", "previouslyFormattedCitation" : "&lt;sup&gt;53&lt;/sup&gt;" }, "properties" : { "noteIndex" : 0 }, "schema" : "https://github.com/citation-style-language/schema/raw/master/csl-citation.json" }</w:instrText>
      </w:r>
      <w:r w:rsidR="002B0012">
        <w:rPr>
          <w:rFonts w:ascii="Calibri" w:eastAsia="Calibri" w:hAnsi="Calibri" w:cs="Calibri"/>
        </w:rPr>
        <w:fldChar w:fldCharType="separate"/>
      </w:r>
      <w:r w:rsidR="008E40C9" w:rsidRPr="008E40C9">
        <w:rPr>
          <w:rFonts w:ascii="Calibri" w:eastAsia="Calibri" w:hAnsi="Calibri" w:cs="Calibri"/>
          <w:noProof/>
          <w:vertAlign w:val="superscript"/>
        </w:rPr>
        <w:t>54</w:t>
      </w:r>
      <w:r w:rsidR="002B0012">
        <w:rPr>
          <w:rFonts w:ascii="Calibri" w:eastAsia="Calibri" w:hAnsi="Calibri" w:cs="Calibri"/>
        </w:rPr>
        <w:fldChar w:fldCharType="end"/>
      </w:r>
      <w:r w:rsidR="002B0012">
        <w:rPr>
          <w:rFonts w:ascii="Calibri" w:eastAsia="Calibri" w:hAnsi="Calibri" w:cs="Calibri"/>
        </w:rPr>
        <w:t xml:space="preserve">. </w:t>
      </w:r>
      <w:r w:rsidR="00E2030E">
        <w:rPr>
          <w:rFonts w:ascii="Calibri" w:eastAsia="Calibri" w:hAnsi="Calibri" w:cs="Calibri"/>
        </w:rPr>
        <w:t>C</w:t>
      </w:r>
      <w:r w:rsidR="003C71AA">
        <w:rPr>
          <w:rFonts w:ascii="Calibri" w:eastAsia="Calibri" w:hAnsi="Calibri" w:cs="Calibri"/>
        </w:rPr>
        <w:t>ase studies have a central role in uncovering the</w:t>
      </w:r>
      <w:r w:rsidR="00E2030E">
        <w:rPr>
          <w:rFonts w:ascii="Calibri" w:eastAsia="Calibri" w:hAnsi="Calibri" w:cs="Calibri"/>
        </w:rPr>
        <w:t>se</w:t>
      </w:r>
      <w:r w:rsidR="003C71AA">
        <w:rPr>
          <w:rFonts w:ascii="Calibri" w:eastAsia="Calibri" w:hAnsi="Calibri" w:cs="Calibri"/>
        </w:rPr>
        <w:t xml:space="preserve"> </w:t>
      </w:r>
      <w:r w:rsidR="00E2030E">
        <w:rPr>
          <w:rFonts w:ascii="Calibri" w:eastAsia="Calibri" w:hAnsi="Calibri" w:cs="Calibri"/>
        </w:rPr>
        <w:t xml:space="preserve">contextual </w:t>
      </w:r>
      <w:r w:rsidR="003C71AA">
        <w:rPr>
          <w:rFonts w:ascii="Calibri" w:eastAsia="Calibri" w:hAnsi="Calibri" w:cs="Calibri"/>
        </w:rPr>
        <w:t>conditions</w:t>
      </w:r>
      <w:r w:rsidR="00E2030E">
        <w:rPr>
          <w:rFonts w:ascii="Calibri" w:eastAsia="Calibri" w:hAnsi="Calibri" w:cs="Calibri"/>
        </w:rPr>
        <w:t>, but</w:t>
      </w:r>
      <w:r w:rsidR="003C71AA">
        <w:rPr>
          <w:rFonts w:ascii="Calibri" w:eastAsia="Calibri" w:hAnsi="Calibri" w:cs="Calibri"/>
        </w:rPr>
        <w:t xml:space="preserve"> the current state of the literature in terms of city coverage, topic scope, and progress on comparative studies and systematic reviews is basically unknown. Nor has there been </w:t>
      </w:r>
      <w:r w:rsidR="00AC7706">
        <w:rPr>
          <w:rFonts w:ascii="Calibri" w:eastAsia="Calibri" w:hAnsi="Calibri" w:cs="Calibri"/>
        </w:rPr>
        <w:t>adequate</w:t>
      </w:r>
      <w:r w:rsidR="003C71AA">
        <w:rPr>
          <w:rFonts w:ascii="Calibri" w:eastAsia="Calibri" w:hAnsi="Calibri" w:cs="Calibri"/>
        </w:rPr>
        <w:t xml:space="preserve"> </w:t>
      </w:r>
      <w:r w:rsidR="00E2030E">
        <w:rPr>
          <w:rFonts w:ascii="Calibri" w:eastAsia="Calibri" w:hAnsi="Calibri" w:cs="Calibri"/>
        </w:rPr>
        <w:t>discussion of</w:t>
      </w:r>
      <w:r w:rsidR="003C71AA">
        <w:rPr>
          <w:rFonts w:ascii="Calibri" w:eastAsia="Calibri" w:hAnsi="Calibri" w:cs="Calibri"/>
        </w:rPr>
        <w:t xml:space="preserve"> </w:t>
      </w:r>
      <w:r w:rsidR="00AC7706">
        <w:rPr>
          <w:rFonts w:ascii="Calibri" w:eastAsia="Calibri" w:hAnsi="Calibri" w:cs="Calibri"/>
        </w:rPr>
        <w:t xml:space="preserve">how </w:t>
      </w:r>
      <w:r w:rsidR="003C71AA">
        <w:rPr>
          <w:rFonts w:ascii="Calibri" w:eastAsia="Calibri" w:hAnsi="Calibri" w:cs="Calibri"/>
        </w:rPr>
        <w:t xml:space="preserve">to learn from </w:t>
      </w:r>
      <w:r w:rsidR="00AC7706">
        <w:rPr>
          <w:rFonts w:ascii="Calibri" w:eastAsia="Calibri" w:hAnsi="Calibri" w:cs="Calibri"/>
        </w:rPr>
        <w:t xml:space="preserve">and utilise </w:t>
      </w:r>
      <w:r w:rsidR="008E527D">
        <w:rPr>
          <w:rFonts w:ascii="Calibri" w:eastAsia="Calibri" w:hAnsi="Calibri" w:cs="Calibri"/>
        </w:rPr>
        <w:t xml:space="preserve">current and future </w:t>
      </w:r>
      <w:r w:rsidR="003C71AA">
        <w:rPr>
          <w:rFonts w:ascii="Calibri" w:eastAsia="Calibri" w:hAnsi="Calibri" w:cs="Calibri"/>
        </w:rPr>
        <w:t>case studies</w:t>
      </w:r>
      <w:r w:rsidR="00DF3238">
        <w:rPr>
          <w:rFonts w:ascii="Calibri" w:eastAsia="Calibri" w:hAnsi="Calibri" w:cs="Calibri"/>
        </w:rPr>
        <w:t>, rendering them an unexploited resource</w:t>
      </w:r>
      <w:r w:rsidR="00D32D9F">
        <w:rPr>
          <w:rFonts w:ascii="Calibri" w:eastAsia="Calibri" w:hAnsi="Calibri" w:cs="Calibri"/>
        </w:rPr>
        <w:t xml:space="preserve">. </w:t>
      </w:r>
      <w:r w:rsidR="003C71AA">
        <w:rPr>
          <w:rFonts w:ascii="Calibri" w:eastAsia="Calibri" w:hAnsi="Calibri" w:cs="Calibri"/>
        </w:rPr>
        <w:t xml:space="preserve">In this perspective we address these issues </w:t>
      </w:r>
      <w:r w:rsidR="00D32D9F">
        <w:rPr>
          <w:rFonts w:ascii="Calibri" w:eastAsia="Calibri" w:hAnsi="Calibri" w:cs="Calibri"/>
        </w:rPr>
        <w:t>and suggest ways forward.</w:t>
      </w:r>
    </w:p>
    <w:p w14:paraId="4F821F0E" w14:textId="6EC58412" w:rsidR="000A0BB2" w:rsidRDefault="009E79F3" w:rsidP="00DF3238">
      <w:pPr>
        <w:spacing w:line="480" w:lineRule="auto"/>
        <w:rPr>
          <w:rFonts w:ascii="Calibri" w:eastAsia="Calibri" w:hAnsi="Calibri" w:cs="Calibri"/>
        </w:rPr>
      </w:pPr>
      <w:r>
        <w:rPr>
          <w:rFonts w:ascii="Calibri" w:eastAsia="Calibri" w:hAnsi="Calibri" w:cs="Calibri"/>
        </w:rPr>
        <w:t>Our analysis suggests there is a wealth of case study evidence available – 3,440 studies to date</w:t>
      </w:r>
      <w:r w:rsidR="00D70AAB">
        <w:rPr>
          <w:rFonts w:ascii="Calibri" w:eastAsia="Calibri" w:hAnsi="Calibri" w:cs="Calibri"/>
        </w:rPr>
        <w:t xml:space="preserve">. </w:t>
      </w:r>
      <w:r>
        <w:rPr>
          <w:rFonts w:ascii="Calibri" w:eastAsia="Calibri" w:hAnsi="Calibri" w:cs="Calibri"/>
        </w:rPr>
        <w:t xml:space="preserve">Since we captured only ‘climate mitigation’ articles in a broad brush approach, this is likely an underestimate that does not reveal the full extent of sector-specific research </w:t>
      </w:r>
      <w:r>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quickly </w:t>
      </w:r>
      <w:r w:rsidR="009907E4">
        <w:rPr>
          <w:rFonts w:ascii="Calibri" w:eastAsia="Calibri" w:hAnsi="Calibri" w:cs="Calibri"/>
        </w:rPr>
        <w:t>developed</w:t>
      </w:r>
      <w:r w:rsidR="00DF3238">
        <w:rPr>
          <w:rFonts w:ascii="Calibri" w:eastAsia="Calibri" w:hAnsi="Calibri" w:cs="Calibri"/>
        </w:rPr>
        <w:t>.</w:t>
      </w:r>
      <w:r w:rsidR="00D70AAB">
        <w:rPr>
          <w:rFonts w:ascii="Calibri" w:eastAsia="Calibri" w:hAnsi="Calibri" w:cs="Calibri"/>
        </w:rPr>
        <w:t xml:space="preserve"> This analysis identifies three biases in urban mitigation cases:</w:t>
      </w:r>
      <w:r w:rsidR="00DF3238">
        <w:rPr>
          <w:rFonts w:ascii="Calibri" w:eastAsia="Calibri" w:hAnsi="Calibri" w:cs="Calibri"/>
        </w:rPr>
        <w:t xml:space="preserve"> </w:t>
      </w:r>
      <w:r w:rsidR="00206897">
        <w:rPr>
          <w:rFonts w:ascii="Calibri" w:eastAsia="Calibri" w:hAnsi="Calibri" w:cs="Calibri"/>
        </w:rPr>
        <w:t>(1) A substantial and unwarranted bias</w:t>
      </w:r>
      <w:r w:rsidR="000A0BB2">
        <w:rPr>
          <w:rFonts w:ascii="Calibri" w:eastAsia="Calibri" w:hAnsi="Calibri" w:cs="Calibri"/>
        </w:rPr>
        <w:t xml:space="preserve"> exists towards studies on large cities </w:t>
      </w:r>
      <w:r w:rsidR="00206897">
        <w:rPr>
          <w:rFonts w:ascii="Calibri" w:eastAsia="Calibri" w:hAnsi="Calibri" w:cs="Calibri"/>
        </w:rPr>
        <w:t xml:space="preserve">and </w:t>
      </w:r>
      <w:r w:rsidR="008A43D2">
        <w:rPr>
          <w:rFonts w:ascii="Calibri" w:eastAsia="Calibri" w:hAnsi="Calibri" w:cs="Calibri"/>
        </w:rPr>
        <w:t xml:space="preserve">those </w:t>
      </w:r>
      <w:r w:rsidR="00206897">
        <w:rPr>
          <w:rFonts w:ascii="Calibri" w:eastAsia="Calibri" w:hAnsi="Calibri" w:cs="Calibri"/>
        </w:rPr>
        <w:t>situated in the global North</w:t>
      </w:r>
      <w:r w:rsidR="007E29F7">
        <w:rPr>
          <w:rFonts w:ascii="Calibri" w:eastAsia="Calibri" w:hAnsi="Calibri" w:cs="Calibri"/>
        </w:rPr>
        <w:t xml:space="preserve">. </w:t>
      </w:r>
      <w:r w:rsidR="00064E70">
        <w:rPr>
          <w:rFonts w:ascii="Calibri" w:eastAsia="Calibri" w:hAnsi="Calibri" w:cs="Calibri"/>
        </w:rPr>
        <w:t>In contrast, o</w:t>
      </w:r>
      <w:r w:rsidR="007E29F7">
        <w:rPr>
          <w:rFonts w:ascii="Calibri" w:eastAsia="Calibri" w:hAnsi="Calibri" w:cs="Calibri"/>
        </w:rPr>
        <w:t>nly a handful of s</w:t>
      </w:r>
      <w:r w:rsidR="001C3DFA">
        <w:rPr>
          <w:rFonts w:ascii="Calibri" w:eastAsia="Calibri" w:hAnsi="Calibri" w:cs="Calibri"/>
        </w:rPr>
        <w:t>tudies exist on African cities</w:t>
      </w:r>
      <w:r w:rsidR="00064E70">
        <w:rPr>
          <w:rFonts w:ascii="Calibri" w:eastAsia="Calibri" w:hAnsi="Calibri" w:cs="Calibri"/>
        </w:rPr>
        <w:t xml:space="preserve"> and smaller agglomerations in Asia – where the majority of current and future urban growth will take place. (2) The topic space is dominated by demand-side measures, but shows strong regional biases. Cases in Africa </w:t>
      </w:r>
      <w:r w:rsidR="001C3DFA">
        <w:rPr>
          <w:rFonts w:ascii="Calibri" w:eastAsia="Calibri" w:hAnsi="Calibri" w:cs="Calibri"/>
        </w:rPr>
        <w:t xml:space="preserve">emphasise adaptation </w:t>
      </w:r>
      <w:r w:rsidR="00E94E7A">
        <w:rPr>
          <w:rFonts w:ascii="Calibri" w:eastAsia="Calibri" w:hAnsi="Calibri" w:cs="Calibri"/>
        </w:rPr>
        <w:t>and fail to provide evidence on upcoming issues of urban form and infrastructure build-out</w:t>
      </w:r>
      <w:r w:rsidR="00644CC2">
        <w:rPr>
          <w:rFonts w:ascii="Calibri" w:eastAsia="Calibri" w:hAnsi="Calibri" w:cs="Calibri"/>
        </w:rPr>
        <w:t>.</w:t>
      </w:r>
      <w:r w:rsidR="008A43D2">
        <w:rPr>
          <w:rFonts w:ascii="Calibri" w:eastAsia="Calibri" w:hAnsi="Calibri" w:cs="Calibri"/>
        </w:rPr>
        <w:t xml:space="preserve"> </w:t>
      </w:r>
      <w:r w:rsidR="00644CC2">
        <w:rPr>
          <w:rFonts w:ascii="Calibri" w:eastAsia="Calibri" w:hAnsi="Calibri" w:cs="Calibri"/>
        </w:rPr>
        <w:t>T</w:t>
      </w:r>
      <w:r w:rsidR="001C3DFA">
        <w:rPr>
          <w:rFonts w:ascii="Calibri" w:eastAsia="Calibri" w:hAnsi="Calibri" w:cs="Calibri"/>
        </w:rPr>
        <w:t xml:space="preserve">he literature on Asian cities is strongly focused on emissions accounting and </w:t>
      </w:r>
      <w:r w:rsidR="00644CC2">
        <w:rPr>
          <w:rFonts w:ascii="Calibri" w:eastAsia="Calibri" w:hAnsi="Calibri" w:cs="Calibri"/>
        </w:rPr>
        <w:t>needs to explicitly address governance</w:t>
      </w:r>
      <w:r w:rsidR="001C3DFA">
        <w:rPr>
          <w:rFonts w:ascii="Calibri" w:eastAsia="Calibri" w:hAnsi="Calibri" w:cs="Calibri"/>
        </w:rPr>
        <w:t xml:space="preserve"> and sustainability issues. (</w:t>
      </w:r>
      <w:r w:rsidR="008A43D2">
        <w:rPr>
          <w:rFonts w:ascii="Calibri" w:eastAsia="Calibri" w:hAnsi="Calibri" w:cs="Calibri"/>
        </w:rPr>
        <w:t>3</w:t>
      </w:r>
      <w:r w:rsidR="001C3DFA">
        <w:rPr>
          <w:rFonts w:ascii="Calibri" w:eastAsia="Calibri" w:hAnsi="Calibri" w:cs="Calibri"/>
        </w:rPr>
        <w:t>) T</w:t>
      </w:r>
      <w:r w:rsidR="00696718">
        <w:rPr>
          <w:rFonts w:ascii="Calibri" w:eastAsia="Calibri" w:hAnsi="Calibri" w:cs="Calibri"/>
        </w:rPr>
        <w:t>he existing comparative research lacks international scope and tends to be under-justified on conceptual grounds</w:t>
      </w:r>
      <w:r w:rsidR="008A43D2">
        <w:rPr>
          <w:rFonts w:ascii="Calibri" w:eastAsia="Calibri" w:hAnsi="Calibri" w:cs="Calibri"/>
        </w:rPr>
        <w:t>. In addition, f</w:t>
      </w:r>
      <w:r w:rsidR="003C71AA">
        <w:rPr>
          <w:rFonts w:ascii="Calibri" w:eastAsia="Calibri" w:hAnsi="Calibri" w:cs="Calibri"/>
        </w:rPr>
        <w:t>ew attempts</w:t>
      </w:r>
      <w:r w:rsidR="00696718">
        <w:rPr>
          <w:rFonts w:ascii="Calibri" w:eastAsia="Calibri" w:hAnsi="Calibri" w:cs="Calibri"/>
        </w:rPr>
        <w:t xml:space="preserve"> have been made </w:t>
      </w:r>
      <w:r w:rsidR="003C71AA">
        <w:rPr>
          <w:rFonts w:ascii="Calibri" w:eastAsia="Calibri" w:hAnsi="Calibri" w:cs="Calibri"/>
        </w:rPr>
        <w:t>to</w:t>
      </w:r>
      <w:r w:rsidR="00696718">
        <w:rPr>
          <w:rFonts w:ascii="Calibri" w:eastAsia="Calibri" w:hAnsi="Calibri" w:cs="Calibri"/>
        </w:rPr>
        <w:t xml:space="preserve"> systematically </w:t>
      </w:r>
      <w:r w:rsidR="003C71AA">
        <w:rPr>
          <w:rFonts w:ascii="Calibri" w:eastAsia="Calibri" w:hAnsi="Calibri" w:cs="Calibri"/>
        </w:rPr>
        <w:t>review</w:t>
      </w:r>
      <w:r w:rsidR="00696718">
        <w:rPr>
          <w:rFonts w:ascii="Calibri" w:eastAsia="Calibri" w:hAnsi="Calibri" w:cs="Calibri"/>
        </w:rPr>
        <w:t xml:space="preserve"> urban case study research.</w:t>
      </w:r>
    </w:p>
    <w:p w14:paraId="2B7C90A6" w14:textId="517D88F7" w:rsidR="003976BB" w:rsidRDefault="001B3F48" w:rsidP="0072400C">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w:t>
      </w:r>
      <w:r w:rsidR="003976BB">
        <w:rPr>
          <w:rFonts w:ascii="Calibri" w:eastAsia="Calibri" w:hAnsi="Calibri" w:cs="Calibri"/>
        </w:rPr>
        <w:lastRenderedPageBreak/>
        <w:t xml:space="preserve">can tackle the coming mitigation challenge </w:t>
      </w:r>
      <w:r w:rsidR="003976BB">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38&lt;/sup&gt;", "plainTextFormattedCitation" : "12,38", "previouslyFormattedCitation" : "&lt;sup&gt;12,38&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12,38</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1,2,43&lt;/sup&gt;", "plainTextFormattedCitation" : "1,2,43", "previouslyFormattedCitation" : "&lt;sup&gt;1,2,42&lt;/sup&gt;" }, "properties" : { "noteIndex" : 0 }, "schema" : "https://github.com/citation-style-language/schema/raw/master/csl-citation.json" }</w:instrText>
      </w:r>
      <w:r w:rsidR="003976BB">
        <w:rPr>
          <w:rFonts w:ascii="Calibri" w:eastAsia="Calibri" w:hAnsi="Calibri" w:cs="Calibri"/>
        </w:rPr>
        <w:fldChar w:fldCharType="separate"/>
      </w:r>
      <w:r w:rsidR="008E40C9" w:rsidRPr="008E40C9">
        <w:rPr>
          <w:rFonts w:ascii="Calibri" w:eastAsia="Calibri" w:hAnsi="Calibri" w:cs="Calibri"/>
          <w:noProof/>
          <w:vertAlign w:val="superscript"/>
        </w:rPr>
        <w:t>1,2,43</w:t>
      </w:r>
      <w:r w:rsidR="003976BB">
        <w:rPr>
          <w:rFonts w:ascii="Calibri" w:eastAsia="Calibri" w:hAnsi="Calibri" w:cs="Calibri"/>
        </w:rPr>
        <w:fldChar w:fldCharType="end"/>
      </w:r>
      <w:r w:rsidR="003976BB">
        <w:rPr>
          <w:rFonts w:ascii="Calibri" w:eastAsia="Calibri" w:hAnsi="Calibri" w:cs="Calibri"/>
        </w:rPr>
        <w:t xml:space="preserve">. </w:t>
      </w:r>
    </w:p>
    <w:p w14:paraId="0BCD28D9" w14:textId="2A68A266" w:rsidR="00A9004C" w:rsidRDefault="00E2030E" w:rsidP="000C7A72">
      <w:pPr>
        <w:spacing w:line="480" w:lineRule="auto"/>
        <w:rPr>
          <w:rFonts w:ascii="Calibri" w:eastAsia="Calibri" w:hAnsi="Calibri" w:cs="Calibri"/>
        </w:rPr>
      </w:pPr>
      <w:r>
        <w:rPr>
          <w:rFonts w:ascii="Calibri" w:eastAsia="Calibri" w:hAnsi="Calibri" w:cs="Calibri"/>
        </w:rPr>
        <w:t xml:space="preserve">A further focus on synthetic </w:t>
      </w:r>
      <w:r w:rsidR="005E6761">
        <w:rPr>
          <w:rFonts w:ascii="Calibri" w:eastAsia="Calibri" w:hAnsi="Calibri" w:cs="Calibri"/>
        </w:rPr>
        <w:t xml:space="preserve">urban </w:t>
      </w:r>
      <w:r>
        <w:rPr>
          <w:rFonts w:ascii="Calibri" w:eastAsia="Calibri" w:hAnsi="Calibri" w:cs="Calibri"/>
        </w:rPr>
        <w:t>research</w:t>
      </w:r>
      <w:r w:rsidR="003976BB">
        <w:rPr>
          <w:rFonts w:ascii="Calibri" w:eastAsia="Calibri" w:hAnsi="Calibri" w:cs="Calibri"/>
        </w:rPr>
        <w:t xml:space="preserve"> is needed</w:t>
      </w:r>
      <w:r>
        <w:rPr>
          <w:rFonts w:ascii="Calibri" w:eastAsia="Calibri" w:hAnsi="Calibri" w:cs="Calibri"/>
        </w:rPr>
        <w:t xml:space="preserve">. </w:t>
      </w:r>
      <w:r w:rsidR="005E6761">
        <w:rPr>
          <w:rFonts w:ascii="Calibri" w:eastAsia="Calibri" w:hAnsi="Calibri" w:cs="Calibri"/>
        </w:rPr>
        <w:t>Consolidating existing cases on individual cities provides an opportunity to quickly build a more comprehensive overview of interlinked urban mitigation issues, although only for a small subset of cities. To progress our understanding of more diverse contexts, urban data science</w:t>
      </w:r>
      <w:r w:rsidR="006F7232">
        <w:rPr>
          <w:rFonts w:ascii="Calibri" w:eastAsia="Calibri" w:hAnsi="Calibri" w:cs="Calibri"/>
        </w:rPr>
        <w:t xml:space="preserve"> and typologies offer a route to learning from bottom-up cases within peer groups of cities</w:t>
      </w:r>
      <w:r w:rsidR="005E6761">
        <w:rPr>
          <w:rFonts w:ascii="Calibri" w:eastAsia="Calibri" w:hAnsi="Calibri" w:cs="Calibri"/>
        </w:rPr>
        <w:t xml:space="preserve">. </w:t>
      </w:r>
      <w:r w:rsidR="00644CC2">
        <w:rPr>
          <w:rFonts w:ascii="Calibri" w:eastAsia="Calibri" w:hAnsi="Calibri" w:cs="Calibri"/>
        </w:rPr>
        <w:t>Such an approach would</w:t>
      </w:r>
      <w:r w:rsidR="005E6761">
        <w:rPr>
          <w:rFonts w:ascii="Calibri" w:eastAsia="Calibri" w:hAnsi="Calibri" w:cs="Calibri"/>
        </w:rPr>
        <w:t xml:space="preserve"> address</w:t>
      </w:r>
      <w:r w:rsidR="006F7232">
        <w:rPr>
          <w:rFonts w:ascii="Calibri" w:eastAsia="Calibri" w:hAnsi="Calibri" w:cs="Calibri"/>
        </w:rPr>
        <w:t xml:space="preserve"> pervasive concerns of generalisability in urban research</w:t>
      </w:r>
      <w:r w:rsidR="00644CC2">
        <w:rPr>
          <w:rFonts w:ascii="Calibri" w:eastAsia="Calibri" w:hAnsi="Calibri" w:cs="Calibri"/>
        </w:rPr>
        <w:t xml:space="preserve">, </w:t>
      </w:r>
      <w:r w:rsidR="005E6761">
        <w:rPr>
          <w:rFonts w:ascii="Calibri" w:eastAsia="Calibri" w:hAnsi="Calibri" w:cs="Calibri"/>
        </w:rPr>
        <w:t xml:space="preserve">and </w:t>
      </w:r>
      <w:r w:rsidR="006F7232">
        <w:rPr>
          <w:rFonts w:ascii="Calibri" w:eastAsia="Calibri" w:hAnsi="Calibri" w:cs="Calibri"/>
        </w:rPr>
        <w:t xml:space="preserve">with the case study method specifically. </w:t>
      </w:r>
      <w:r w:rsidR="00644CC2">
        <w:rPr>
          <w:rFonts w:ascii="Calibri" w:eastAsia="Calibri" w:hAnsi="Calibri" w:cs="Calibri"/>
        </w:rPr>
        <w:t>O</w:t>
      </w:r>
      <w:r w:rsidR="003976BB">
        <w:rPr>
          <w:rFonts w:ascii="Calibri" w:eastAsia="Calibri" w:hAnsi="Calibri" w:cs="Calibri"/>
        </w:rPr>
        <w:t>verview</w:t>
      </w:r>
      <w:r w:rsidR="00644CC2">
        <w:rPr>
          <w:rFonts w:ascii="Calibri" w:eastAsia="Calibri" w:hAnsi="Calibri" w:cs="Calibri"/>
        </w:rPr>
        <w:t>s</w:t>
      </w:r>
      <w:r w:rsidR="003976BB">
        <w:rPr>
          <w:rFonts w:ascii="Calibri" w:eastAsia="Calibri" w:hAnsi="Calibri" w:cs="Calibri"/>
        </w:rPr>
        <w:t xml:space="preserve"> </w:t>
      </w:r>
      <w:r w:rsidR="00644CC2">
        <w:rPr>
          <w:rFonts w:ascii="Calibri" w:eastAsia="Calibri" w:hAnsi="Calibri" w:cs="Calibri"/>
        </w:rPr>
        <w:t xml:space="preserve">and systematic maps </w:t>
      </w:r>
      <w:r w:rsidR="003976BB">
        <w:rPr>
          <w:rFonts w:ascii="Calibri" w:eastAsia="Calibri" w:hAnsi="Calibri" w:cs="Calibri"/>
        </w:rPr>
        <w:t xml:space="preserve">of the </w:t>
      </w:r>
      <w:r w:rsidR="00644CC2">
        <w:rPr>
          <w:rFonts w:ascii="Calibri" w:eastAsia="Calibri" w:hAnsi="Calibri" w:cs="Calibri"/>
        </w:rPr>
        <w:t xml:space="preserve">case study literature provide an entry point to these projects. Capturing study locations, topics, comparative research and available reviews enable progress and knowledge gaps </w:t>
      </w:r>
      <w:r w:rsidR="00EF29ED">
        <w:rPr>
          <w:rFonts w:ascii="Calibri" w:eastAsia="Calibri" w:hAnsi="Calibri" w:cs="Calibri"/>
        </w:rPr>
        <w:t xml:space="preserve">in the field to be tracked, even as the quantity of studies rapidly grows. </w:t>
      </w:r>
      <w:r w:rsidR="00644CC2">
        <w:rPr>
          <w:rFonts w:ascii="Calibri" w:eastAsia="Calibri" w:hAnsi="Calibri" w:cs="Calibri"/>
        </w:rPr>
        <w:t>Inspiration can</w:t>
      </w:r>
      <w:r w:rsidR="00E94E7A">
        <w:rPr>
          <w:rFonts w:ascii="Calibri" w:eastAsia="Calibri" w:hAnsi="Calibri" w:cs="Calibri"/>
        </w:rPr>
        <w:t xml:space="preserve"> also</w:t>
      </w:r>
      <w:r w:rsidR="00644CC2">
        <w:rPr>
          <w:rFonts w:ascii="Calibri" w:eastAsia="Calibri" w:hAnsi="Calibri" w:cs="Calibri"/>
        </w:rPr>
        <w:t xml:space="preserve"> be drawn from other fields of </w:t>
      </w:r>
      <w:r w:rsidR="00EF29ED">
        <w:rPr>
          <w:rFonts w:ascii="Calibri" w:eastAsia="Calibri" w:hAnsi="Calibri" w:cs="Calibri"/>
        </w:rPr>
        <w:t xml:space="preserve">scientific inquiry </w:t>
      </w:r>
      <w:r w:rsidR="00644CC2">
        <w:rPr>
          <w:rFonts w:ascii="Calibri" w:eastAsia="Calibri" w:hAnsi="Calibri" w:cs="Calibri"/>
        </w:rPr>
        <w:t xml:space="preserve">that </w:t>
      </w:r>
      <w:r w:rsidR="00EF29ED">
        <w:rPr>
          <w:rFonts w:ascii="Calibri" w:eastAsia="Calibri" w:hAnsi="Calibri" w:cs="Calibri"/>
        </w:rPr>
        <w:t>face similar challenges</w:t>
      </w:r>
      <w:r w:rsidR="008A2623">
        <w:rPr>
          <w:rFonts w:ascii="Calibri" w:eastAsia="Calibri" w:hAnsi="Calibri" w:cs="Calibri"/>
        </w:rPr>
        <w:t>,</w:t>
      </w:r>
      <w:r w:rsidR="00EF29ED">
        <w:rPr>
          <w:rFonts w:ascii="Calibri" w:eastAsia="Calibri" w:hAnsi="Calibri" w:cs="Calibri"/>
        </w:rPr>
        <w:t xml:space="preserve"> </w:t>
      </w:r>
      <w:r w:rsidR="00BC6DD9">
        <w:rPr>
          <w:rFonts w:ascii="Calibri" w:eastAsia="Calibri" w:hAnsi="Calibri" w:cs="Calibri"/>
        </w:rPr>
        <w:t xml:space="preserve">including urban adaptation research </w:t>
      </w:r>
      <w:r w:rsidR="00BC6DD9">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55&lt;/sup&gt;", "plainTextFormattedCitation" : "55", "previouslyFormattedCitation" : "&lt;sup&gt;54&lt;/sup&gt;" }, "properties" : { "noteIndex" : 0 }, "schema" : "https://github.com/citation-style-language/schema/raw/master/csl-citation.json" }</w:instrText>
      </w:r>
      <w:r w:rsidR="00BC6DD9">
        <w:rPr>
          <w:rFonts w:ascii="Calibri" w:eastAsia="Calibri" w:hAnsi="Calibri" w:cs="Calibri"/>
        </w:rPr>
        <w:fldChar w:fldCharType="separate"/>
      </w:r>
      <w:r w:rsidR="008E40C9" w:rsidRPr="008E40C9">
        <w:rPr>
          <w:rFonts w:ascii="Calibri" w:eastAsia="Calibri" w:hAnsi="Calibri" w:cs="Calibri"/>
          <w:noProof/>
          <w:vertAlign w:val="superscript"/>
        </w:rPr>
        <w:t>55</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56&lt;/sup&gt;", "plainTextFormattedCitation" : "56", "previouslyFormattedCitation" : "&lt;sup&gt;55&lt;/sup&gt;" }, "properties" : { "noteIndex" : 0 }, "schema" : "https://github.com/citation-style-language/schema/raw/master/csl-citation.json" }</w:instrText>
      </w:r>
      <w:r w:rsidR="00BC6DD9">
        <w:rPr>
          <w:rFonts w:ascii="Calibri" w:eastAsia="Calibri" w:hAnsi="Calibri" w:cs="Calibri"/>
        </w:rPr>
        <w:fldChar w:fldCharType="separate"/>
      </w:r>
      <w:r w:rsidR="008E40C9" w:rsidRPr="008E40C9">
        <w:rPr>
          <w:rFonts w:ascii="Calibri" w:eastAsia="Calibri" w:hAnsi="Calibri" w:cs="Calibri"/>
          <w:noProof/>
          <w:vertAlign w:val="superscript"/>
        </w:rPr>
        <w:t>56</w:t>
      </w:r>
      <w:r w:rsidR="00BC6DD9">
        <w:rPr>
          <w:rFonts w:ascii="Calibri" w:eastAsia="Calibri" w:hAnsi="Calibri" w:cs="Calibri"/>
        </w:rPr>
        <w:fldChar w:fldCharType="end"/>
      </w:r>
      <w:r w:rsidR="005E6761">
        <w:rPr>
          <w:rFonts w:ascii="Calibri" w:eastAsia="Calibri" w:hAnsi="Calibri" w:cs="Calibri"/>
        </w:rPr>
        <w:t>.</w:t>
      </w:r>
    </w:p>
    <w:p w14:paraId="12A66FE5" w14:textId="72132B70" w:rsidR="00DF3238" w:rsidRDefault="009A072D" w:rsidP="00DE4DCA">
      <w:pPr>
        <w:spacing w:line="480" w:lineRule="auto"/>
        <w:rPr>
          <w:rFonts w:eastAsia="Times New Roman"/>
        </w:rPr>
      </w:pPr>
      <w:r>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rsidP="0072400C">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72400C">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1DC4C8C0" w:rsidR="003003D2" w:rsidRPr="003003D2" w:rsidRDefault="00DA2337" w:rsidP="0072400C">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C574DD" w:rsidRPr="00C574DD">
        <w:t xml:space="preserve">Table </w:t>
      </w:r>
      <w:r w:rsidR="00C574DD" w:rsidRPr="00C574DD">
        <w:rPr>
          <w:noProof/>
        </w:rPr>
        <w:t>2</w:t>
      </w:r>
      <w:r w:rsidR="003003D2" w:rsidRPr="003003D2">
        <w:rPr>
          <w:rFonts w:ascii="Calibri" w:eastAsia="Calibri" w:hAnsi="Calibri" w:cs="Calibri"/>
        </w:rPr>
        <w:fldChar w:fldCharType="end"/>
      </w:r>
      <w:r w:rsidR="003003D2">
        <w:rPr>
          <w:rFonts w:ascii="Calibri" w:eastAsia="Calibri" w:hAnsi="Calibri" w:cs="Calibri"/>
        </w:rPr>
        <w:t>). As of March 2018 this search returned 12,918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72400C">
            <w:pPr>
              <w:spacing w:line="480" w:lineRule="auto"/>
            </w:pPr>
            <w:r>
              <w:lastRenderedPageBreak/>
              <w:t>Urban synonyms</w:t>
            </w:r>
          </w:p>
        </w:tc>
        <w:tc>
          <w:tcPr>
            <w:tcW w:w="6090" w:type="dxa"/>
            <w:tcBorders>
              <w:top w:val="single" w:sz="4" w:space="0" w:color="auto"/>
              <w:bottom w:val="single" w:sz="4" w:space="0" w:color="auto"/>
            </w:tcBorders>
          </w:tcPr>
          <w:p w14:paraId="58401F10" w14:textId="77777777" w:rsidR="003003D2" w:rsidRDefault="003003D2" w:rsidP="0072400C">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72400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72400C">
            <w:pPr>
              <w:spacing w:line="480" w:lineRule="auto"/>
            </w:pPr>
            <w:r w:rsidRPr="003003D2">
              <w:rPr>
                <w:rFonts w:ascii="Calibri" w:eastAsia="Calibri" w:hAnsi="Calibri" w:cs="Calibri"/>
              </w:rPr>
              <w:t>(“Paris Agreement” OR “low carbon” OR "decarboni*ation" OR (“energy” OR “carbon” OR “CO2” OR “GHG” OR “greenhouse gas” OR “climat*”) NEAR/3 ("mitigation" OR "reduc*" OR "polic*" OR "governance"))</w:t>
            </w:r>
          </w:p>
        </w:tc>
      </w:tr>
    </w:tbl>
    <w:p w14:paraId="1E362E8D" w14:textId="77777777" w:rsidR="003003D2" w:rsidRDefault="003003D2" w:rsidP="0072400C">
      <w:pPr>
        <w:pStyle w:val="Caption"/>
        <w:spacing w:line="480" w:lineRule="auto"/>
      </w:pPr>
      <w:bookmarkStart w:id="7"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C574DD">
        <w:rPr>
          <w:b/>
          <w:noProof/>
        </w:rPr>
        <w:t>2</w:t>
      </w:r>
      <w:r w:rsidRPr="003003D2">
        <w:rPr>
          <w:b/>
          <w:noProof/>
        </w:rPr>
        <w:fldChar w:fldCharType="end"/>
      </w:r>
      <w:bookmarkEnd w:id="7"/>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72400C">
      <w:pPr>
        <w:spacing w:line="480" w:lineRule="auto"/>
        <w:rPr>
          <w:rFonts w:ascii="Calibri" w:eastAsia="Calibri" w:hAnsi="Calibri" w:cs="Calibri"/>
          <w:i/>
        </w:rPr>
      </w:pPr>
      <w:r>
        <w:rPr>
          <w:rFonts w:ascii="Calibri" w:eastAsia="Calibri" w:hAnsi="Calibri" w:cs="Calibri"/>
          <w:i/>
        </w:rPr>
        <w:t>Identifying cases</w:t>
      </w:r>
    </w:p>
    <w:p w14:paraId="695764F1" w14:textId="6891F344" w:rsidR="00752C1B" w:rsidRDefault="00DA2337" w:rsidP="005C163D">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r w:rsidR="004027D8">
        <w:rPr>
          <w:rFonts w:ascii="Calibri" w:eastAsia="Calibri" w:hAnsi="Calibri" w:cs="Calibri"/>
        </w:rPr>
        <w:t xml:space="preserve">12,918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3,440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we obtain 4,730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0B5AD6">
        <w:rPr>
          <w:rFonts w:ascii="Calibri" w:eastAsia="Calibri" w:hAnsi="Calibri" w:cs="Calibri"/>
        </w:rPr>
        <w:t xml:space="preserve"> </w:t>
      </w:r>
    </w:p>
    <w:p w14:paraId="1FECD2CA" w14:textId="181B125A" w:rsidR="003003D2" w:rsidRPr="00017748" w:rsidRDefault="00017748" w:rsidP="0072400C">
      <w:pPr>
        <w:spacing w:line="480" w:lineRule="auto"/>
        <w:rPr>
          <w:rFonts w:ascii="Calibri" w:eastAsia="Calibri" w:hAnsi="Calibri" w:cs="Calibri"/>
          <w:i/>
        </w:rPr>
      </w:pPr>
      <w:r w:rsidRPr="00017748">
        <w:rPr>
          <w:rFonts w:ascii="Calibri" w:eastAsia="Calibri" w:hAnsi="Calibri" w:cs="Calibri"/>
          <w:i/>
        </w:rPr>
        <w:t>Topic modelling</w:t>
      </w:r>
    </w:p>
    <w:p w14:paraId="10B2E78F" w14:textId="6476669D" w:rsidR="002A6A5B" w:rsidRDefault="00752C1B" w:rsidP="002A6A5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to process and produce a topic model from the 3,440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8E40C9">
        <w:rPr>
          <w:rFonts w:ascii="Calibri" w:eastAsia="Calibri" w:hAnsi="Calibri" w:cs="Calibri"/>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lt;sup&gt;57&lt;/sup&gt;", "plainTextFormattedCitation" : "57", "previouslyFormattedCitation" : "&lt;sup&gt;56&lt;/sup&gt;" }, "properties" : { "noteIndex" : 0 }, "schema" : "https://github.com/citation-style-language/schema/raw/master/csl-citation.json" }</w:instrText>
      </w:r>
      <w:r w:rsidR="000B5AD6">
        <w:rPr>
          <w:rFonts w:ascii="Calibri" w:eastAsia="Calibri" w:hAnsi="Calibri" w:cs="Calibri"/>
        </w:rPr>
        <w:fldChar w:fldCharType="separate"/>
      </w:r>
      <w:r w:rsidR="008E40C9" w:rsidRPr="008E40C9">
        <w:rPr>
          <w:rFonts w:ascii="Calibri" w:eastAsia="Calibri" w:hAnsi="Calibri" w:cs="Calibri"/>
          <w:noProof/>
          <w:vertAlign w:val="superscript"/>
        </w:rPr>
        <w:t>57</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8E40C9">
        <w:rPr>
          <w:rFonts w:ascii="Calibri" w:eastAsia="Calibri" w:hAnsi="Calibri" w:cs="Calibri"/>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lt;sup&gt;58&lt;/sup&gt;", "plainTextFormattedCitation" : "58", "previouslyFormattedCitation" : "&lt;sup&gt;57&lt;/sup&gt;" }, "properties" : { "noteIndex" : 0 }, "schema" : "https://github.com/citation-style-language/schema/raw/master/csl-citation.json" }</w:instrText>
      </w:r>
      <w:r w:rsidR="007179F3">
        <w:rPr>
          <w:rFonts w:ascii="Calibri" w:eastAsia="Calibri" w:hAnsi="Calibri" w:cs="Calibri"/>
        </w:rPr>
        <w:fldChar w:fldCharType="separate"/>
      </w:r>
      <w:r w:rsidR="008E40C9" w:rsidRPr="008E40C9">
        <w:rPr>
          <w:rFonts w:ascii="Calibri" w:eastAsia="Calibri" w:hAnsi="Calibri" w:cs="Calibri"/>
          <w:noProof/>
          <w:vertAlign w:val="superscript"/>
        </w:rPr>
        <w:t>58</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3686E0D4" w:rsidR="002A6A5B" w:rsidRDefault="006763E3" w:rsidP="00615324">
      <w:pPr>
        <w:spacing w:line="480" w:lineRule="auto"/>
        <w:rPr>
          <w:rFonts w:ascii="Calibri" w:eastAsia="Calibri" w:hAnsi="Calibri" w:cs="Calibri"/>
        </w:rPr>
      </w:pPr>
      <w:r>
        <w:rPr>
          <w:rFonts w:ascii="Calibri" w:eastAsia="Calibri" w:hAnsi="Calibri" w:cs="Calibri"/>
        </w:rPr>
        <w:lastRenderedPageBreak/>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17 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We manually assign names to the topics (shown in SI Text Table 1), based on a review of the associated keywords and strongly correlating documents.</w:t>
      </w:r>
    </w:p>
    <w:p w14:paraId="14EBA16D" w14:textId="6F2901FA" w:rsidR="000B5AD6" w:rsidRDefault="002A6A5B" w:rsidP="00615324">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rsidP="0072400C">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rsidP="00FA5F0D">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FA5F0D">
      <w:pPr>
        <w:spacing w:line="480" w:lineRule="auto"/>
        <w:rPr>
          <w:rFonts w:ascii="Calibri" w:eastAsia="Calibri" w:hAnsi="Calibri" w:cs="Calibri"/>
          <w:i/>
        </w:rPr>
      </w:pPr>
      <w:r w:rsidRPr="00017748">
        <w:rPr>
          <w:rFonts w:ascii="Calibri" w:eastAsia="Calibri" w:hAnsi="Calibri" w:cs="Calibri"/>
          <w:i/>
        </w:rPr>
        <w:t>Systematic reviews</w:t>
      </w:r>
    </w:p>
    <w:p w14:paraId="7331C423" w14:textId="5BE64477" w:rsidR="003003D2" w:rsidRDefault="00017748" w:rsidP="00FA5F0D">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rsidP="00FA5F0D">
      <w:pPr>
        <w:spacing w:line="480" w:lineRule="auto"/>
        <w:rPr>
          <w:rFonts w:ascii="Calibri" w:eastAsia="Calibri" w:hAnsi="Calibri" w:cs="Calibri"/>
        </w:rPr>
      </w:pPr>
    </w:p>
    <w:p w14:paraId="7041C2E6" w14:textId="77777777" w:rsidR="001500E5" w:rsidRDefault="001500E5" w:rsidP="00FA5F0D">
      <w:pPr>
        <w:spacing w:line="480" w:lineRule="auto"/>
        <w:rPr>
          <w:rFonts w:ascii="Calibri" w:eastAsia="Calibri" w:hAnsi="Calibri" w:cs="Calibri"/>
        </w:rPr>
      </w:pPr>
    </w:p>
    <w:p w14:paraId="25DED3A4" w14:textId="7069F0C0" w:rsidR="001500E5" w:rsidRDefault="001500E5" w:rsidP="00435728">
      <w:pPr>
        <w:pStyle w:val="Heading1"/>
        <w:suppressLineNumbers/>
        <w:rPr>
          <w:rFonts w:eastAsia="Calibri"/>
        </w:rPr>
      </w:pPr>
      <w:r>
        <w:rPr>
          <w:rFonts w:eastAsia="Calibri"/>
        </w:rPr>
        <w:lastRenderedPageBreak/>
        <w:t>References</w:t>
      </w:r>
    </w:p>
    <w:p w14:paraId="1E84D8EB" w14:textId="77777777" w:rsidR="001500E5" w:rsidRPr="001500E5" w:rsidRDefault="001500E5" w:rsidP="00435728">
      <w:pPr>
        <w:suppressLineNumbers/>
      </w:pPr>
    </w:p>
    <w:p w14:paraId="7D193F5B" w14:textId="357A8D49" w:rsidR="008E40C9" w:rsidRPr="008E40C9" w:rsidRDefault="0024728A" w:rsidP="00435728">
      <w:pPr>
        <w:widowControl w:val="0"/>
        <w:suppressLineNumbers/>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8E40C9" w:rsidRPr="008E40C9">
        <w:rPr>
          <w:rFonts w:ascii="Calibri" w:hAnsi="Calibri" w:cs="Calibri"/>
          <w:noProof/>
          <w:szCs w:val="24"/>
        </w:rPr>
        <w:t>1.</w:t>
      </w:r>
      <w:r w:rsidR="008E40C9" w:rsidRPr="008E40C9">
        <w:rPr>
          <w:rFonts w:ascii="Calibri" w:hAnsi="Calibri" w:cs="Calibri"/>
          <w:noProof/>
          <w:szCs w:val="24"/>
        </w:rPr>
        <w:tab/>
        <w:t xml:space="preserve">Acuto, M., Parnell, S. &amp; Seto, K. C. Building a global urban science. </w:t>
      </w:r>
      <w:r w:rsidR="008E40C9" w:rsidRPr="008E40C9">
        <w:rPr>
          <w:rFonts w:ascii="Calibri" w:hAnsi="Calibri" w:cs="Calibri"/>
          <w:i/>
          <w:iCs/>
          <w:noProof/>
          <w:szCs w:val="24"/>
        </w:rPr>
        <w:t>Nat. Sustain.</w:t>
      </w:r>
      <w:r w:rsidR="008E40C9" w:rsidRPr="008E40C9">
        <w:rPr>
          <w:rFonts w:ascii="Calibri" w:hAnsi="Calibri" w:cs="Calibri"/>
          <w:noProof/>
          <w:szCs w:val="24"/>
        </w:rPr>
        <w:t xml:space="preserve"> </w:t>
      </w:r>
      <w:r w:rsidR="008E40C9" w:rsidRPr="008E40C9">
        <w:rPr>
          <w:rFonts w:ascii="Calibri" w:hAnsi="Calibri" w:cs="Calibri"/>
          <w:b/>
          <w:bCs/>
          <w:noProof/>
          <w:szCs w:val="24"/>
        </w:rPr>
        <w:t>1,</w:t>
      </w:r>
      <w:r w:rsidR="008E40C9" w:rsidRPr="008E40C9">
        <w:rPr>
          <w:rFonts w:ascii="Calibri" w:hAnsi="Calibri" w:cs="Calibri"/>
          <w:noProof/>
          <w:szCs w:val="24"/>
        </w:rPr>
        <w:t xml:space="preserve"> 2–4 (2018).</w:t>
      </w:r>
    </w:p>
    <w:p w14:paraId="4CA071F4"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w:t>
      </w:r>
      <w:r w:rsidRPr="008E40C9">
        <w:rPr>
          <w:rFonts w:ascii="Calibri" w:hAnsi="Calibri" w:cs="Calibri"/>
          <w:noProof/>
          <w:szCs w:val="24"/>
        </w:rPr>
        <w:tab/>
        <w:t xml:space="preserve">Acuto, M. &amp; Susan, P. Leave no city behind. </w:t>
      </w:r>
      <w:r w:rsidRPr="008E40C9">
        <w:rPr>
          <w:rFonts w:ascii="Calibri" w:hAnsi="Calibri" w:cs="Calibri"/>
          <w:i/>
          <w:iCs/>
          <w:noProof/>
          <w:szCs w:val="24"/>
        </w:rPr>
        <w:t>Science (80-. ).</w:t>
      </w:r>
      <w:r w:rsidRPr="008E40C9">
        <w:rPr>
          <w:rFonts w:ascii="Calibri" w:hAnsi="Calibri" w:cs="Calibri"/>
          <w:noProof/>
          <w:szCs w:val="24"/>
        </w:rPr>
        <w:t xml:space="preserve"> </w:t>
      </w:r>
      <w:r w:rsidRPr="008E40C9">
        <w:rPr>
          <w:rFonts w:ascii="Calibri" w:hAnsi="Calibri" w:cs="Calibri"/>
          <w:b/>
          <w:bCs/>
          <w:noProof/>
          <w:szCs w:val="24"/>
        </w:rPr>
        <w:t>352,</w:t>
      </w:r>
      <w:r w:rsidRPr="008E40C9">
        <w:rPr>
          <w:rFonts w:ascii="Calibri" w:hAnsi="Calibri" w:cs="Calibri"/>
          <w:noProof/>
          <w:szCs w:val="24"/>
        </w:rPr>
        <w:t xml:space="preserve"> 873 (2016).</w:t>
      </w:r>
    </w:p>
    <w:p w14:paraId="42408D0F"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w:t>
      </w:r>
      <w:r w:rsidRPr="008E40C9">
        <w:rPr>
          <w:rFonts w:ascii="Calibri" w:hAnsi="Calibri" w:cs="Calibri"/>
          <w:noProof/>
          <w:szCs w:val="24"/>
        </w:rPr>
        <w:tab/>
        <w:t xml:space="preserve">Minx, J. C., Callaghan, M., Lamb, W. F., Garard, J. &amp; Edenhofer, O. Learning about climate change solutions in the IPCC and beyond. </w:t>
      </w:r>
      <w:r w:rsidRPr="008E40C9">
        <w:rPr>
          <w:rFonts w:ascii="Calibri" w:hAnsi="Calibri" w:cs="Calibri"/>
          <w:i/>
          <w:iCs/>
          <w:noProof/>
          <w:szCs w:val="24"/>
        </w:rPr>
        <w:t>Environ. Sci. Policy</w:t>
      </w:r>
      <w:r w:rsidRPr="008E40C9">
        <w:rPr>
          <w:rFonts w:ascii="Calibri" w:hAnsi="Calibri" w:cs="Calibri"/>
          <w:noProof/>
          <w:szCs w:val="24"/>
        </w:rPr>
        <w:t xml:space="preserve"> </w:t>
      </w:r>
      <w:r w:rsidRPr="008E40C9">
        <w:rPr>
          <w:rFonts w:ascii="Calibri" w:hAnsi="Calibri" w:cs="Calibri"/>
          <w:b/>
          <w:bCs/>
          <w:noProof/>
          <w:szCs w:val="24"/>
        </w:rPr>
        <w:t>77,</w:t>
      </w:r>
      <w:r w:rsidRPr="008E40C9">
        <w:rPr>
          <w:rFonts w:ascii="Calibri" w:hAnsi="Calibri" w:cs="Calibri"/>
          <w:noProof/>
          <w:szCs w:val="24"/>
        </w:rPr>
        <w:t xml:space="preserve"> (2017).</w:t>
      </w:r>
    </w:p>
    <w:p w14:paraId="4170561C"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w:t>
      </w:r>
      <w:r w:rsidRPr="008E40C9">
        <w:rPr>
          <w:rFonts w:ascii="Calibri" w:hAnsi="Calibri" w:cs="Calibri"/>
          <w:noProof/>
          <w:szCs w:val="24"/>
        </w:rPr>
        <w:tab/>
        <w:t xml:space="preserve">Creutzig, F., Baiocchi, G., Bierkandt, R., Pichler, P.-P. &amp; Seto, K. C. Global typology of urban energy use and potentials for an urbanization mitigation wedge. </w:t>
      </w:r>
      <w:r w:rsidRPr="008E40C9">
        <w:rPr>
          <w:rFonts w:ascii="Calibri" w:hAnsi="Calibri" w:cs="Calibri"/>
          <w:i/>
          <w:iCs/>
          <w:noProof/>
          <w:szCs w:val="24"/>
        </w:rPr>
        <w:t>Proc. Natl. Acad. Sci.</w:t>
      </w:r>
      <w:r w:rsidRPr="008E40C9">
        <w:rPr>
          <w:rFonts w:ascii="Calibri" w:hAnsi="Calibri" w:cs="Calibri"/>
          <w:noProof/>
          <w:szCs w:val="24"/>
        </w:rPr>
        <w:t xml:space="preserve"> (2015). doi:10.1073/pnas.1315545112</w:t>
      </w:r>
    </w:p>
    <w:p w14:paraId="0DA44BF6"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w:t>
      </w:r>
      <w:r w:rsidRPr="008E40C9">
        <w:rPr>
          <w:rFonts w:ascii="Calibri" w:hAnsi="Calibri" w:cs="Calibri"/>
          <w:noProof/>
          <w:szCs w:val="24"/>
        </w:rPr>
        <w:tab/>
        <w:t xml:space="preserve">Grandin, J., Haarstad, H., Kjærås, K. &amp; Bouzarovski, S. The politics of rapid urban transformation. </w:t>
      </w:r>
      <w:r w:rsidRPr="008E40C9">
        <w:rPr>
          <w:rFonts w:ascii="Calibri" w:hAnsi="Calibri" w:cs="Calibri"/>
          <w:i/>
          <w:iCs/>
          <w:noProof/>
          <w:szCs w:val="24"/>
        </w:rPr>
        <w:t>Curr. Opin. Environ. Sustain.</w:t>
      </w:r>
      <w:r w:rsidRPr="008E40C9">
        <w:rPr>
          <w:rFonts w:ascii="Calibri" w:hAnsi="Calibri" w:cs="Calibri"/>
          <w:noProof/>
          <w:szCs w:val="24"/>
        </w:rPr>
        <w:t xml:space="preserve"> </w:t>
      </w:r>
      <w:r w:rsidRPr="008E40C9">
        <w:rPr>
          <w:rFonts w:ascii="Calibri" w:hAnsi="Calibri" w:cs="Calibri"/>
          <w:b/>
          <w:bCs/>
          <w:noProof/>
          <w:szCs w:val="24"/>
        </w:rPr>
        <w:t>31,</w:t>
      </w:r>
      <w:r w:rsidRPr="008E40C9">
        <w:rPr>
          <w:rFonts w:ascii="Calibri" w:hAnsi="Calibri" w:cs="Calibri"/>
          <w:noProof/>
          <w:szCs w:val="24"/>
        </w:rPr>
        <w:t xml:space="preserve"> 16–22 (2018).</w:t>
      </w:r>
    </w:p>
    <w:p w14:paraId="7302E365"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6.</w:t>
      </w:r>
      <w:r w:rsidRPr="008E40C9">
        <w:rPr>
          <w:rFonts w:ascii="Calibri" w:hAnsi="Calibri" w:cs="Calibri"/>
          <w:noProof/>
          <w:szCs w:val="24"/>
        </w:rPr>
        <w:tab/>
        <w:t xml:space="preserve">Lamb, W. F., Callaghan, M. W., Creutzig, F., Khosla, R. &amp; Minx, J. C. The literature landscape on 1.5°C Climate Change and Cities. </w:t>
      </w:r>
      <w:r w:rsidRPr="008E40C9">
        <w:rPr>
          <w:rFonts w:ascii="Calibri" w:hAnsi="Calibri" w:cs="Calibri"/>
          <w:i/>
          <w:iCs/>
          <w:noProof/>
          <w:szCs w:val="24"/>
        </w:rPr>
        <w:t>Curr. Opin. Environ. Sustain.</w:t>
      </w:r>
      <w:r w:rsidRPr="008E40C9">
        <w:rPr>
          <w:rFonts w:ascii="Calibri" w:hAnsi="Calibri" w:cs="Calibri"/>
          <w:noProof/>
          <w:szCs w:val="24"/>
        </w:rPr>
        <w:t xml:space="preserve"> </w:t>
      </w:r>
      <w:r w:rsidRPr="008E40C9">
        <w:rPr>
          <w:rFonts w:ascii="Calibri" w:hAnsi="Calibri" w:cs="Calibri"/>
          <w:b/>
          <w:bCs/>
          <w:noProof/>
          <w:szCs w:val="24"/>
        </w:rPr>
        <w:t>30,</w:t>
      </w:r>
      <w:r w:rsidRPr="008E40C9">
        <w:rPr>
          <w:rFonts w:ascii="Calibri" w:hAnsi="Calibri" w:cs="Calibri"/>
          <w:noProof/>
          <w:szCs w:val="24"/>
        </w:rPr>
        <w:t xml:space="preserve"> 26–34 (2018).</w:t>
      </w:r>
    </w:p>
    <w:p w14:paraId="50DAA163"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7.</w:t>
      </w:r>
      <w:r w:rsidRPr="008E40C9">
        <w:rPr>
          <w:rFonts w:ascii="Calibri" w:hAnsi="Calibri" w:cs="Calibri"/>
          <w:noProof/>
          <w:szCs w:val="24"/>
        </w:rPr>
        <w:tab/>
        <w:t xml:space="preserve">UN DESA. </w:t>
      </w:r>
      <w:r w:rsidRPr="008E40C9">
        <w:rPr>
          <w:rFonts w:ascii="Calibri" w:hAnsi="Calibri" w:cs="Calibri"/>
          <w:i/>
          <w:iCs/>
          <w:noProof/>
          <w:szCs w:val="24"/>
        </w:rPr>
        <w:t>World Urbanization Prospects: The 2014 Revision</w:t>
      </w:r>
      <w:r w:rsidRPr="008E40C9">
        <w:rPr>
          <w:rFonts w:ascii="Calibri" w:hAnsi="Calibri" w:cs="Calibri"/>
          <w:noProof/>
          <w:szCs w:val="24"/>
        </w:rPr>
        <w:t>. (United Nations, Department of Economic and Social Affairs, Population Division, 2015).</w:t>
      </w:r>
    </w:p>
    <w:p w14:paraId="6E6E2B01"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8.</w:t>
      </w:r>
      <w:r w:rsidRPr="008E40C9">
        <w:rPr>
          <w:rFonts w:ascii="Calibri" w:hAnsi="Calibri" w:cs="Calibri"/>
          <w:noProof/>
          <w:szCs w:val="24"/>
        </w:rPr>
        <w:tab/>
        <w:t xml:space="preserve">Kartha, S. </w:t>
      </w:r>
      <w:r w:rsidRPr="008E40C9">
        <w:rPr>
          <w:rFonts w:ascii="Calibri" w:hAnsi="Calibri" w:cs="Calibri"/>
          <w:i/>
          <w:iCs/>
          <w:noProof/>
          <w:szCs w:val="24"/>
        </w:rPr>
        <w:t>et al.</w:t>
      </w:r>
      <w:r w:rsidRPr="008E40C9">
        <w:rPr>
          <w:rFonts w:ascii="Calibri" w:hAnsi="Calibri" w:cs="Calibri"/>
          <w:noProof/>
          <w:szCs w:val="24"/>
        </w:rPr>
        <w:t xml:space="preserve"> Cascading biases against poorer countries.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348–349 (2018).</w:t>
      </w:r>
    </w:p>
    <w:p w14:paraId="1374AF9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9.</w:t>
      </w:r>
      <w:r w:rsidRPr="008E40C9">
        <w:rPr>
          <w:rFonts w:ascii="Calibri" w:hAnsi="Calibri" w:cs="Calibri"/>
          <w:noProof/>
          <w:szCs w:val="24"/>
        </w:rPr>
        <w:tab/>
        <w:t xml:space="preserve">Sallis, J. F. </w:t>
      </w:r>
      <w:r w:rsidRPr="008E40C9">
        <w:rPr>
          <w:rFonts w:ascii="Calibri" w:hAnsi="Calibri" w:cs="Calibri"/>
          <w:i/>
          <w:iCs/>
          <w:noProof/>
          <w:szCs w:val="24"/>
        </w:rPr>
        <w:t>et al.</w:t>
      </w:r>
      <w:r w:rsidRPr="008E40C9">
        <w:rPr>
          <w:rFonts w:ascii="Calibri" w:hAnsi="Calibri" w:cs="Calibri"/>
          <w:noProof/>
          <w:szCs w:val="24"/>
        </w:rPr>
        <w:t xml:space="preserve"> Use of science to guide city planning policy and practice: how to achieve healthy and sustainable future cities. </w:t>
      </w:r>
      <w:r w:rsidRPr="008E40C9">
        <w:rPr>
          <w:rFonts w:ascii="Calibri" w:hAnsi="Calibri" w:cs="Calibri"/>
          <w:i/>
          <w:iCs/>
          <w:noProof/>
          <w:szCs w:val="24"/>
        </w:rPr>
        <w:t>Lancet</w:t>
      </w:r>
      <w:r w:rsidRPr="008E40C9">
        <w:rPr>
          <w:rFonts w:ascii="Calibri" w:hAnsi="Calibri" w:cs="Calibri"/>
          <w:noProof/>
          <w:szCs w:val="24"/>
        </w:rPr>
        <w:t xml:space="preserve"> </w:t>
      </w:r>
      <w:r w:rsidRPr="008E40C9">
        <w:rPr>
          <w:rFonts w:ascii="Calibri" w:hAnsi="Calibri" w:cs="Calibri"/>
          <w:b/>
          <w:bCs/>
          <w:noProof/>
          <w:szCs w:val="24"/>
        </w:rPr>
        <w:t>388,</w:t>
      </w:r>
      <w:r w:rsidRPr="008E40C9">
        <w:rPr>
          <w:rFonts w:ascii="Calibri" w:hAnsi="Calibri" w:cs="Calibri"/>
          <w:noProof/>
          <w:szCs w:val="24"/>
        </w:rPr>
        <w:t xml:space="preserve"> 2936–2947 (2016).</w:t>
      </w:r>
    </w:p>
    <w:p w14:paraId="7E81E363"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0.</w:t>
      </w:r>
      <w:r w:rsidRPr="008E40C9">
        <w:rPr>
          <w:rFonts w:ascii="Calibri" w:hAnsi="Calibri" w:cs="Calibri"/>
          <w:noProof/>
          <w:szCs w:val="24"/>
        </w:rPr>
        <w:tab/>
        <w:t xml:space="preserve">Gonzalez-Brambila, C. N., Reyes-Gonzalez, L., Veloso, F. &amp; Perez-Angón, M. A. The scientific impact of developing nations. </w:t>
      </w:r>
      <w:r w:rsidRPr="008E40C9">
        <w:rPr>
          <w:rFonts w:ascii="Calibri" w:hAnsi="Calibri" w:cs="Calibri"/>
          <w:i/>
          <w:iCs/>
          <w:noProof/>
          <w:szCs w:val="24"/>
        </w:rPr>
        <w:t>PLoS One</w:t>
      </w:r>
      <w:r w:rsidRPr="008E40C9">
        <w:rPr>
          <w:rFonts w:ascii="Calibri" w:hAnsi="Calibri" w:cs="Calibri"/>
          <w:noProof/>
          <w:szCs w:val="24"/>
        </w:rPr>
        <w:t xml:space="preserve"> </w:t>
      </w:r>
      <w:r w:rsidRPr="008E40C9">
        <w:rPr>
          <w:rFonts w:ascii="Calibri" w:hAnsi="Calibri" w:cs="Calibri"/>
          <w:b/>
          <w:bCs/>
          <w:noProof/>
          <w:szCs w:val="24"/>
        </w:rPr>
        <w:t>11,</w:t>
      </w:r>
      <w:r w:rsidRPr="008E40C9">
        <w:rPr>
          <w:rFonts w:ascii="Calibri" w:hAnsi="Calibri" w:cs="Calibri"/>
          <w:noProof/>
          <w:szCs w:val="24"/>
        </w:rPr>
        <w:t xml:space="preserve"> (2016).</w:t>
      </w:r>
    </w:p>
    <w:p w14:paraId="57FD467F"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1.</w:t>
      </w:r>
      <w:r w:rsidRPr="008E40C9">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8E40C9">
        <w:rPr>
          <w:rFonts w:ascii="Calibri" w:hAnsi="Calibri" w:cs="Calibri"/>
          <w:i/>
          <w:iCs/>
          <w:noProof/>
          <w:szCs w:val="24"/>
        </w:rPr>
        <w:t>Energy Policy</w:t>
      </w:r>
      <w:r w:rsidRPr="008E40C9">
        <w:rPr>
          <w:rFonts w:ascii="Calibri" w:hAnsi="Calibri" w:cs="Calibri"/>
          <w:noProof/>
          <w:szCs w:val="24"/>
        </w:rPr>
        <w:t xml:space="preserve"> </w:t>
      </w:r>
      <w:r w:rsidRPr="008E40C9">
        <w:rPr>
          <w:rFonts w:ascii="Calibri" w:hAnsi="Calibri" w:cs="Calibri"/>
          <w:b/>
          <w:bCs/>
          <w:noProof/>
          <w:szCs w:val="24"/>
        </w:rPr>
        <w:t>63,</w:t>
      </w:r>
      <w:r w:rsidRPr="008E40C9">
        <w:rPr>
          <w:rFonts w:ascii="Calibri" w:hAnsi="Calibri" w:cs="Calibri"/>
          <w:noProof/>
          <w:szCs w:val="24"/>
        </w:rPr>
        <w:t xml:space="preserve"> 696–707 (2013).</w:t>
      </w:r>
    </w:p>
    <w:p w14:paraId="2A8667F4"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lastRenderedPageBreak/>
        <w:t>12.</w:t>
      </w:r>
      <w:r w:rsidRPr="008E40C9">
        <w:rPr>
          <w:rFonts w:ascii="Calibri" w:hAnsi="Calibri" w:cs="Calibri"/>
          <w:noProof/>
          <w:szCs w:val="24"/>
        </w:rPr>
        <w:tab/>
        <w:t xml:space="preserve">Creutzig, F. </w:t>
      </w:r>
      <w:r w:rsidRPr="008E40C9">
        <w:rPr>
          <w:rFonts w:ascii="Calibri" w:hAnsi="Calibri" w:cs="Calibri"/>
          <w:i/>
          <w:iCs/>
          <w:noProof/>
          <w:szCs w:val="24"/>
        </w:rPr>
        <w:t>et al.</w:t>
      </w:r>
      <w:r w:rsidRPr="008E40C9">
        <w:rPr>
          <w:rFonts w:ascii="Calibri" w:hAnsi="Calibri" w:cs="Calibri"/>
          <w:noProof/>
          <w:szCs w:val="24"/>
        </w:rPr>
        <w:t xml:space="preserve"> Urban infrastructure choices structure climate solutions.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6,</w:t>
      </w:r>
      <w:r w:rsidRPr="008E40C9">
        <w:rPr>
          <w:rFonts w:ascii="Calibri" w:hAnsi="Calibri" w:cs="Calibri"/>
          <w:noProof/>
          <w:szCs w:val="24"/>
        </w:rPr>
        <w:t xml:space="preserve"> 1054 (2016).</w:t>
      </w:r>
    </w:p>
    <w:p w14:paraId="014ED21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3.</w:t>
      </w:r>
      <w:r w:rsidRPr="008E40C9">
        <w:rPr>
          <w:rFonts w:ascii="Calibri" w:hAnsi="Calibri" w:cs="Calibri"/>
          <w:noProof/>
          <w:szCs w:val="24"/>
        </w:rPr>
        <w:tab/>
        <w:t xml:space="preserve">Creutzig, F. </w:t>
      </w:r>
      <w:r w:rsidRPr="008E40C9">
        <w:rPr>
          <w:rFonts w:ascii="Calibri" w:hAnsi="Calibri" w:cs="Calibri"/>
          <w:i/>
          <w:iCs/>
          <w:noProof/>
          <w:szCs w:val="24"/>
        </w:rPr>
        <w:t>et al.</w:t>
      </w:r>
      <w:r w:rsidRPr="008E40C9">
        <w:rPr>
          <w:rFonts w:ascii="Calibri" w:hAnsi="Calibri" w:cs="Calibri"/>
          <w:noProof/>
          <w:szCs w:val="24"/>
        </w:rPr>
        <w:t xml:space="preserve"> Towards demand-side solutions for mitigating climate change.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260–271 (2018).</w:t>
      </w:r>
    </w:p>
    <w:p w14:paraId="47DF472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4.</w:t>
      </w:r>
      <w:r w:rsidRPr="008E40C9">
        <w:rPr>
          <w:rFonts w:ascii="Calibri" w:hAnsi="Calibri" w:cs="Calibri"/>
          <w:noProof/>
          <w:szCs w:val="24"/>
        </w:rPr>
        <w:tab/>
        <w:t xml:space="preserve">Steinberg, P. F. Can We Generalize from Case Studies? </w:t>
      </w:r>
      <w:r w:rsidRPr="008E40C9">
        <w:rPr>
          <w:rFonts w:ascii="Calibri" w:hAnsi="Calibri" w:cs="Calibri"/>
          <w:i/>
          <w:iCs/>
          <w:noProof/>
          <w:szCs w:val="24"/>
        </w:rPr>
        <w:t>Glob. Environ. Polit.</w:t>
      </w:r>
      <w:r w:rsidRPr="008E40C9">
        <w:rPr>
          <w:rFonts w:ascii="Calibri" w:hAnsi="Calibri" w:cs="Calibri"/>
          <w:noProof/>
          <w:szCs w:val="24"/>
        </w:rPr>
        <w:t xml:space="preserve"> </w:t>
      </w:r>
      <w:r w:rsidRPr="008E40C9">
        <w:rPr>
          <w:rFonts w:ascii="Calibri" w:hAnsi="Calibri" w:cs="Calibri"/>
          <w:b/>
          <w:bCs/>
          <w:noProof/>
          <w:szCs w:val="24"/>
        </w:rPr>
        <w:t>15,</w:t>
      </w:r>
      <w:r w:rsidRPr="008E40C9">
        <w:rPr>
          <w:rFonts w:ascii="Calibri" w:hAnsi="Calibri" w:cs="Calibri"/>
          <w:noProof/>
          <w:szCs w:val="24"/>
        </w:rPr>
        <w:t xml:space="preserve"> 152–175 (2015).</w:t>
      </w:r>
    </w:p>
    <w:p w14:paraId="5BBA5C5E"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5.</w:t>
      </w:r>
      <w:r w:rsidRPr="008E40C9">
        <w:rPr>
          <w:rFonts w:ascii="Calibri" w:hAnsi="Calibri" w:cs="Calibri"/>
          <w:noProof/>
          <w:szCs w:val="24"/>
        </w:rPr>
        <w:tab/>
        <w:t xml:space="preserve">Rudel, T. K. Meta-analyses of case studies: A method for studying regional and global environmental change. </w:t>
      </w:r>
      <w:r w:rsidRPr="008E40C9">
        <w:rPr>
          <w:rFonts w:ascii="Calibri" w:hAnsi="Calibri" w:cs="Calibri"/>
          <w:i/>
          <w:iCs/>
          <w:noProof/>
          <w:szCs w:val="24"/>
        </w:rPr>
        <w:t>Glob. Environ. Chang.</w:t>
      </w:r>
      <w:r w:rsidRPr="008E40C9">
        <w:rPr>
          <w:rFonts w:ascii="Calibri" w:hAnsi="Calibri" w:cs="Calibri"/>
          <w:noProof/>
          <w:szCs w:val="24"/>
        </w:rPr>
        <w:t xml:space="preserve"> </w:t>
      </w:r>
      <w:r w:rsidRPr="008E40C9">
        <w:rPr>
          <w:rFonts w:ascii="Calibri" w:hAnsi="Calibri" w:cs="Calibri"/>
          <w:b/>
          <w:bCs/>
          <w:noProof/>
          <w:szCs w:val="24"/>
        </w:rPr>
        <w:t>18,</w:t>
      </w:r>
      <w:r w:rsidRPr="008E40C9">
        <w:rPr>
          <w:rFonts w:ascii="Calibri" w:hAnsi="Calibri" w:cs="Calibri"/>
          <w:noProof/>
          <w:szCs w:val="24"/>
        </w:rPr>
        <w:t xml:space="preserve"> 18–25 (2008).</w:t>
      </w:r>
    </w:p>
    <w:p w14:paraId="17767158"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6.</w:t>
      </w:r>
      <w:r w:rsidRPr="008E40C9">
        <w:rPr>
          <w:rFonts w:ascii="Calibri" w:hAnsi="Calibri" w:cs="Calibri"/>
          <w:noProof/>
          <w:szCs w:val="24"/>
        </w:rPr>
        <w:tab/>
        <w:t xml:space="preserve">Lieberman, E. S. Nested Analysis as a Mixed-Method Strategy for Comparative Research. </w:t>
      </w:r>
      <w:r w:rsidRPr="008E40C9">
        <w:rPr>
          <w:rFonts w:ascii="Calibri" w:hAnsi="Calibri" w:cs="Calibri"/>
          <w:i/>
          <w:iCs/>
          <w:noProof/>
          <w:szCs w:val="24"/>
        </w:rPr>
        <w:t>Am. Polit. Sci. Rev.</w:t>
      </w:r>
      <w:r w:rsidRPr="008E40C9">
        <w:rPr>
          <w:rFonts w:ascii="Calibri" w:hAnsi="Calibri" w:cs="Calibri"/>
          <w:noProof/>
          <w:szCs w:val="24"/>
        </w:rPr>
        <w:t xml:space="preserve"> </w:t>
      </w:r>
      <w:r w:rsidRPr="008E40C9">
        <w:rPr>
          <w:rFonts w:ascii="Calibri" w:hAnsi="Calibri" w:cs="Calibri"/>
          <w:b/>
          <w:bCs/>
          <w:noProof/>
          <w:szCs w:val="24"/>
        </w:rPr>
        <w:t>99,</w:t>
      </w:r>
      <w:r w:rsidRPr="008E40C9">
        <w:rPr>
          <w:rFonts w:ascii="Calibri" w:hAnsi="Calibri" w:cs="Calibri"/>
          <w:noProof/>
          <w:szCs w:val="24"/>
        </w:rPr>
        <w:t xml:space="preserve"> 435–452 (2005).</w:t>
      </w:r>
    </w:p>
    <w:p w14:paraId="35E705B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7.</w:t>
      </w:r>
      <w:r w:rsidRPr="008E40C9">
        <w:rPr>
          <w:rFonts w:ascii="Calibri" w:hAnsi="Calibri" w:cs="Calibri"/>
          <w:noProof/>
          <w:szCs w:val="24"/>
        </w:rPr>
        <w:tab/>
        <w:t xml:space="preserve">Bennett, A. &amp; Elman, C. Qualitative research: Recent developments in case study methods. </w:t>
      </w:r>
      <w:r w:rsidRPr="008E40C9">
        <w:rPr>
          <w:rFonts w:ascii="Calibri" w:hAnsi="Calibri" w:cs="Calibri"/>
          <w:i/>
          <w:iCs/>
          <w:noProof/>
          <w:szCs w:val="24"/>
        </w:rPr>
        <w:t>Annu. Rev. Polit. Sci.</w:t>
      </w:r>
      <w:r w:rsidRPr="008E40C9">
        <w:rPr>
          <w:rFonts w:ascii="Calibri" w:hAnsi="Calibri" w:cs="Calibri"/>
          <w:noProof/>
          <w:szCs w:val="24"/>
        </w:rPr>
        <w:t xml:space="preserve"> </w:t>
      </w:r>
      <w:r w:rsidRPr="008E40C9">
        <w:rPr>
          <w:rFonts w:ascii="Calibri" w:hAnsi="Calibri" w:cs="Calibri"/>
          <w:b/>
          <w:bCs/>
          <w:noProof/>
          <w:szCs w:val="24"/>
        </w:rPr>
        <w:t>9,</w:t>
      </w:r>
      <w:r w:rsidRPr="008E40C9">
        <w:rPr>
          <w:rFonts w:ascii="Calibri" w:hAnsi="Calibri" w:cs="Calibri"/>
          <w:noProof/>
          <w:szCs w:val="24"/>
        </w:rPr>
        <w:t xml:space="preserve"> 455–476 (2006).</w:t>
      </w:r>
    </w:p>
    <w:p w14:paraId="7AD3725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8.</w:t>
      </w:r>
      <w:r w:rsidRPr="008E40C9">
        <w:rPr>
          <w:rFonts w:ascii="Calibri" w:hAnsi="Calibri" w:cs="Calibri"/>
          <w:noProof/>
          <w:szCs w:val="24"/>
        </w:rPr>
        <w:tab/>
        <w:t xml:space="preserve">Storper, M. &amp; Scott, A. J. Current debates in urban theory: A critical assessment. </w:t>
      </w:r>
      <w:r w:rsidRPr="008E40C9">
        <w:rPr>
          <w:rFonts w:ascii="Calibri" w:hAnsi="Calibri" w:cs="Calibri"/>
          <w:i/>
          <w:iCs/>
          <w:noProof/>
          <w:szCs w:val="24"/>
        </w:rPr>
        <w:t>Urban Stud.</w:t>
      </w:r>
      <w:r w:rsidRPr="008E40C9">
        <w:rPr>
          <w:rFonts w:ascii="Calibri" w:hAnsi="Calibri" w:cs="Calibri"/>
          <w:noProof/>
          <w:szCs w:val="24"/>
        </w:rPr>
        <w:t xml:space="preserve"> </w:t>
      </w:r>
      <w:r w:rsidRPr="008E40C9">
        <w:rPr>
          <w:rFonts w:ascii="Calibri" w:hAnsi="Calibri" w:cs="Calibri"/>
          <w:b/>
          <w:bCs/>
          <w:noProof/>
          <w:szCs w:val="24"/>
        </w:rPr>
        <w:t>53,</w:t>
      </w:r>
      <w:r w:rsidRPr="008E40C9">
        <w:rPr>
          <w:rFonts w:ascii="Calibri" w:hAnsi="Calibri" w:cs="Calibri"/>
          <w:noProof/>
          <w:szCs w:val="24"/>
        </w:rPr>
        <w:t xml:space="preserve"> 1114–1136 (2016).</w:t>
      </w:r>
    </w:p>
    <w:p w14:paraId="1CD6F955"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19.</w:t>
      </w:r>
      <w:r w:rsidRPr="008E40C9">
        <w:rPr>
          <w:rFonts w:ascii="Calibri" w:hAnsi="Calibri" w:cs="Calibri"/>
          <w:noProof/>
          <w:szCs w:val="24"/>
        </w:rPr>
        <w:tab/>
        <w:t xml:space="preserve">Advisory Committee for Environmental Research and Education. </w:t>
      </w:r>
      <w:r w:rsidRPr="008E40C9">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8E40C9">
        <w:rPr>
          <w:rFonts w:ascii="Calibri" w:hAnsi="Calibri" w:cs="Calibri"/>
          <w:noProof/>
          <w:szCs w:val="24"/>
        </w:rPr>
        <w:t xml:space="preserve"> (2018).</w:t>
      </w:r>
    </w:p>
    <w:p w14:paraId="7E27F77C"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0.</w:t>
      </w:r>
      <w:r w:rsidRPr="008E40C9">
        <w:rPr>
          <w:rFonts w:ascii="Calibri" w:hAnsi="Calibri" w:cs="Calibri"/>
          <w:noProof/>
          <w:szCs w:val="24"/>
        </w:rPr>
        <w:tab/>
        <w:t xml:space="preserve">Berrang-Ford, L., Pearce, T. &amp; Ford, J. D. Systematic review approaches for climate change adaptation research. </w:t>
      </w:r>
      <w:r w:rsidRPr="008E40C9">
        <w:rPr>
          <w:rFonts w:ascii="Calibri" w:hAnsi="Calibri" w:cs="Calibri"/>
          <w:i/>
          <w:iCs/>
          <w:noProof/>
          <w:szCs w:val="24"/>
        </w:rPr>
        <w:t>Reg. Environ. Chang.</w:t>
      </w:r>
      <w:r w:rsidRPr="008E40C9">
        <w:rPr>
          <w:rFonts w:ascii="Calibri" w:hAnsi="Calibri" w:cs="Calibri"/>
          <w:noProof/>
          <w:szCs w:val="24"/>
        </w:rPr>
        <w:t xml:space="preserve"> (2015). doi:10.1007/s10113-014-0708-7</w:t>
      </w:r>
    </w:p>
    <w:p w14:paraId="5E4E466F"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1.</w:t>
      </w:r>
      <w:r w:rsidRPr="008E40C9">
        <w:rPr>
          <w:rFonts w:ascii="Calibri" w:hAnsi="Calibri" w:cs="Calibri"/>
          <w:noProof/>
          <w:szCs w:val="24"/>
        </w:rPr>
        <w:tab/>
        <w:t xml:space="preserve">Sorrell, S. Improving the evidence base for energy policy: The role of systematic reviews. </w:t>
      </w:r>
      <w:r w:rsidRPr="008E40C9">
        <w:rPr>
          <w:rFonts w:ascii="Calibri" w:hAnsi="Calibri" w:cs="Calibri"/>
          <w:i/>
          <w:iCs/>
          <w:noProof/>
          <w:szCs w:val="24"/>
        </w:rPr>
        <w:t>Energy Policy</w:t>
      </w:r>
      <w:r w:rsidRPr="008E40C9">
        <w:rPr>
          <w:rFonts w:ascii="Calibri" w:hAnsi="Calibri" w:cs="Calibri"/>
          <w:noProof/>
          <w:szCs w:val="24"/>
        </w:rPr>
        <w:t xml:space="preserve"> </w:t>
      </w:r>
      <w:r w:rsidRPr="008E40C9">
        <w:rPr>
          <w:rFonts w:ascii="Calibri" w:hAnsi="Calibri" w:cs="Calibri"/>
          <w:b/>
          <w:bCs/>
          <w:noProof/>
          <w:szCs w:val="24"/>
        </w:rPr>
        <w:t>35,</w:t>
      </w:r>
      <w:r w:rsidRPr="008E40C9">
        <w:rPr>
          <w:rFonts w:ascii="Calibri" w:hAnsi="Calibri" w:cs="Calibri"/>
          <w:noProof/>
          <w:szCs w:val="24"/>
        </w:rPr>
        <w:t xml:space="preserve"> 1858–1871 (2007).</w:t>
      </w:r>
    </w:p>
    <w:p w14:paraId="7BF0E9DC"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2.</w:t>
      </w:r>
      <w:r w:rsidRPr="008E40C9">
        <w:rPr>
          <w:rFonts w:ascii="Calibri" w:hAnsi="Calibri" w:cs="Calibri"/>
          <w:noProof/>
          <w:szCs w:val="24"/>
        </w:rPr>
        <w:tab/>
        <w:t xml:space="preserve">Haddaway, N. R. &amp; Macura, B. The role of reporting standards in producing robust literature reviews.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444–453 (2018).</w:t>
      </w:r>
    </w:p>
    <w:p w14:paraId="64489F72"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lastRenderedPageBreak/>
        <w:t>23.</w:t>
      </w:r>
      <w:r w:rsidRPr="008E40C9">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8E40C9">
        <w:rPr>
          <w:rFonts w:ascii="Calibri" w:hAnsi="Calibri" w:cs="Calibri"/>
          <w:i/>
          <w:iCs/>
          <w:noProof/>
          <w:szCs w:val="24"/>
        </w:rPr>
        <w:t>J. Clin. Epidemiol.</w:t>
      </w:r>
      <w:r w:rsidRPr="008E40C9">
        <w:rPr>
          <w:rFonts w:ascii="Calibri" w:hAnsi="Calibri" w:cs="Calibri"/>
          <w:noProof/>
          <w:szCs w:val="24"/>
        </w:rPr>
        <w:t xml:space="preserve"> </w:t>
      </w:r>
      <w:r w:rsidRPr="008E40C9">
        <w:rPr>
          <w:rFonts w:ascii="Calibri" w:hAnsi="Calibri" w:cs="Calibri"/>
          <w:b/>
          <w:bCs/>
          <w:noProof/>
          <w:szCs w:val="24"/>
        </w:rPr>
        <w:t>73,</w:t>
      </w:r>
      <w:r w:rsidRPr="008E40C9">
        <w:rPr>
          <w:rFonts w:ascii="Calibri" w:hAnsi="Calibri" w:cs="Calibri"/>
          <w:noProof/>
          <w:szCs w:val="24"/>
        </w:rPr>
        <w:t xml:space="preserve"> 43–49 (2016).</w:t>
      </w:r>
    </w:p>
    <w:p w14:paraId="5119C270"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4.</w:t>
      </w:r>
      <w:r w:rsidRPr="008E40C9">
        <w:rPr>
          <w:rFonts w:ascii="Calibri" w:hAnsi="Calibri" w:cs="Calibri"/>
          <w:noProof/>
          <w:szCs w:val="24"/>
        </w:rPr>
        <w:tab/>
        <w:t xml:space="preserve">Srivastava, A., Van Passel, S. &amp; Laes, E. Assessing the success of electricity demand response programs: A meta-analysis. </w:t>
      </w:r>
      <w:r w:rsidRPr="008E40C9">
        <w:rPr>
          <w:rFonts w:ascii="Calibri" w:hAnsi="Calibri" w:cs="Calibri"/>
          <w:i/>
          <w:iCs/>
          <w:noProof/>
          <w:szCs w:val="24"/>
        </w:rPr>
        <w:t>Energy Res. Soc. Sci.</w:t>
      </w:r>
      <w:r w:rsidRPr="008E40C9">
        <w:rPr>
          <w:rFonts w:ascii="Calibri" w:hAnsi="Calibri" w:cs="Calibri"/>
          <w:noProof/>
          <w:szCs w:val="24"/>
        </w:rPr>
        <w:t xml:space="preserve"> </w:t>
      </w:r>
      <w:r w:rsidRPr="008E40C9">
        <w:rPr>
          <w:rFonts w:ascii="Calibri" w:hAnsi="Calibri" w:cs="Calibri"/>
          <w:b/>
          <w:bCs/>
          <w:noProof/>
          <w:szCs w:val="24"/>
        </w:rPr>
        <w:t>40,</w:t>
      </w:r>
      <w:r w:rsidRPr="008E40C9">
        <w:rPr>
          <w:rFonts w:ascii="Calibri" w:hAnsi="Calibri" w:cs="Calibri"/>
          <w:noProof/>
          <w:szCs w:val="24"/>
        </w:rPr>
        <w:t xml:space="preserve"> 110–117 (2018).</w:t>
      </w:r>
    </w:p>
    <w:p w14:paraId="64451D59"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5.</w:t>
      </w:r>
      <w:r w:rsidRPr="008E40C9">
        <w:rPr>
          <w:rFonts w:ascii="Calibri" w:hAnsi="Calibri" w:cs="Calibri"/>
          <w:noProof/>
          <w:szCs w:val="24"/>
        </w:rPr>
        <w:tab/>
        <w:t xml:space="preserve">Francis, L. F. M. &amp; Jensen, M. B. Benefits of green roofs: A systematic review of the evidence for three ecosystem services. </w:t>
      </w:r>
      <w:r w:rsidRPr="008E40C9">
        <w:rPr>
          <w:rFonts w:ascii="Calibri" w:hAnsi="Calibri" w:cs="Calibri"/>
          <w:i/>
          <w:iCs/>
          <w:noProof/>
          <w:szCs w:val="24"/>
        </w:rPr>
        <w:t>Urban For. Urban Green.</w:t>
      </w:r>
      <w:r w:rsidRPr="008E40C9">
        <w:rPr>
          <w:rFonts w:ascii="Calibri" w:hAnsi="Calibri" w:cs="Calibri"/>
          <w:noProof/>
          <w:szCs w:val="24"/>
        </w:rPr>
        <w:t xml:space="preserve"> </w:t>
      </w:r>
      <w:r w:rsidRPr="008E40C9">
        <w:rPr>
          <w:rFonts w:ascii="Calibri" w:hAnsi="Calibri" w:cs="Calibri"/>
          <w:b/>
          <w:bCs/>
          <w:noProof/>
          <w:szCs w:val="24"/>
        </w:rPr>
        <w:t>28,</w:t>
      </w:r>
      <w:r w:rsidRPr="008E40C9">
        <w:rPr>
          <w:rFonts w:ascii="Calibri" w:hAnsi="Calibri" w:cs="Calibri"/>
          <w:noProof/>
          <w:szCs w:val="24"/>
        </w:rPr>
        <w:t xml:space="preserve"> 167–176 (2017).</w:t>
      </w:r>
    </w:p>
    <w:p w14:paraId="4A83D74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6.</w:t>
      </w:r>
      <w:r w:rsidRPr="008E40C9">
        <w:rPr>
          <w:rFonts w:ascii="Calibri" w:hAnsi="Calibri" w:cs="Calibri"/>
          <w:noProof/>
          <w:szCs w:val="24"/>
        </w:rPr>
        <w:tab/>
        <w:t xml:space="preserve">Song, X. P., Tan, P. Y., Edwards, P. &amp; Richards, D. The economic benefits and costs of trees in urban forest stewardship: A systematic review. </w:t>
      </w:r>
      <w:r w:rsidRPr="008E40C9">
        <w:rPr>
          <w:rFonts w:ascii="Calibri" w:hAnsi="Calibri" w:cs="Calibri"/>
          <w:i/>
          <w:iCs/>
          <w:noProof/>
          <w:szCs w:val="24"/>
        </w:rPr>
        <w:t>Urban For. Urban Green.</w:t>
      </w:r>
      <w:r w:rsidRPr="008E40C9">
        <w:rPr>
          <w:rFonts w:ascii="Calibri" w:hAnsi="Calibri" w:cs="Calibri"/>
          <w:noProof/>
          <w:szCs w:val="24"/>
        </w:rPr>
        <w:t xml:space="preserve"> </w:t>
      </w:r>
      <w:r w:rsidRPr="008E40C9">
        <w:rPr>
          <w:rFonts w:ascii="Calibri" w:hAnsi="Calibri" w:cs="Calibri"/>
          <w:b/>
          <w:bCs/>
          <w:noProof/>
          <w:szCs w:val="24"/>
        </w:rPr>
        <w:t>29,</w:t>
      </w:r>
      <w:r w:rsidRPr="008E40C9">
        <w:rPr>
          <w:rFonts w:ascii="Calibri" w:hAnsi="Calibri" w:cs="Calibri"/>
          <w:noProof/>
          <w:szCs w:val="24"/>
        </w:rPr>
        <w:t xml:space="preserve"> 162–170 (2018).</w:t>
      </w:r>
    </w:p>
    <w:p w14:paraId="3EE72AA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7.</w:t>
      </w:r>
      <w:r w:rsidRPr="008E40C9">
        <w:rPr>
          <w:rFonts w:ascii="Calibri" w:hAnsi="Calibri" w:cs="Calibri"/>
          <w:noProof/>
          <w:szCs w:val="24"/>
        </w:rPr>
        <w:tab/>
        <w:t xml:space="preserve">Newig, J. &amp; Fritsch, O. </w:t>
      </w:r>
      <w:r w:rsidRPr="008E40C9">
        <w:rPr>
          <w:rFonts w:ascii="Calibri" w:hAnsi="Calibri" w:cs="Calibri"/>
          <w:i/>
          <w:iCs/>
          <w:noProof/>
          <w:szCs w:val="24"/>
        </w:rPr>
        <w:t>The case survey method and applications in political science</w:t>
      </w:r>
      <w:r w:rsidRPr="008E40C9">
        <w:rPr>
          <w:rFonts w:ascii="Calibri" w:hAnsi="Calibri" w:cs="Calibri"/>
          <w:noProof/>
          <w:szCs w:val="24"/>
        </w:rPr>
        <w:t xml:space="preserve">. </w:t>
      </w:r>
      <w:r w:rsidRPr="008E40C9">
        <w:rPr>
          <w:rFonts w:ascii="Calibri" w:hAnsi="Calibri" w:cs="Calibri"/>
          <w:b/>
          <w:bCs/>
          <w:noProof/>
          <w:szCs w:val="24"/>
        </w:rPr>
        <w:t>49,</w:t>
      </w:r>
      <w:r w:rsidRPr="008E40C9">
        <w:rPr>
          <w:rFonts w:ascii="Calibri" w:hAnsi="Calibri" w:cs="Calibri"/>
          <w:noProof/>
          <w:szCs w:val="24"/>
        </w:rPr>
        <w:t xml:space="preserve"> (2009).</w:t>
      </w:r>
    </w:p>
    <w:p w14:paraId="455CB478"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8.</w:t>
      </w:r>
      <w:r w:rsidRPr="008E40C9">
        <w:rPr>
          <w:rFonts w:ascii="Calibri" w:hAnsi="Calibri" w:cs="Calibri"/>
          <w:noProof/>
          <w:szCs w:val="24"/>
        </w:rPr>
        <w:tab/>
        <w:t xml:space="preserve">Nijkamp, P. &amp; Pepping, G. A Meta-analytical Evaluation of Sustainable City Initiatives. </w:t>
      </w:r>
      <w:r w:rsidRPr="008E40C9">
        <w:rPr>
          <w:rFonts w:ascii="Calibri" w:hAnsi="Calibri" w:cs="Calibri"/>
          <w:i/>
          <w:iCs/>
          <w:noProof/>
          <w:szCs w:val="24"/>
        </w:rPr>
        <w:t>Urban Stud.</w:t>
      </w:r>
      <w:r w:rsidRPr="008E40C9">
        <w:rPr>
          <w:rFonts w:ascii="Calibri" w:hAnsi="Calibri" w:cs="Calibri"/>
          <w:noProof/>
          <w:szCs w:val="24"/>
        </w:rPr>
        <w:t xml:space="preserve"> </w:t>
      </w:r>
      <w:r w:rsidRPr="008E40C9">
        <w:rPr>
          <w:rFonts w:ascii="Calibri" w:hAnsi="Calibri" w:cs="Calibri"/>
          <w:b/>
          <w:bCs/>
          <w:noProof/>
          <w:szCs w:val="24"/>
        </w:rPr>
        <w:t>35,</w:t>
      </w:r>
      <w:r w:rsidRPr="008E40C9">
        <w:rPr>
          <w:rFonts w:ascii="Calibri" w:hAnsi="Calibri" w:cs="Calibri"/>
          <w:noProof/>
          <w:szCs w:val="24"/>
        </w:rPr>
        <w:t xml:space="preserve"> 1481–1500 (1998).</w:t>
      </w:r>
    </w:p>
    <w:p w14:paraId="10842AF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29.</w:t>
      </w:r>
      <w:r w:rsidRPr="008E40C9">
        <w:rPr>
          <w:rFonts w:ascii="Calibri" w:hAnsi="Calibri" w:cs="Calibri"/>
          <w:noProof/>
          <w:szCs w:val="24"/>
        </w:rPr>
        <w:tab/>
        <w:t xml:space="preserve">Li, Y. &amp; Babcock, R. W. Green roofs against pollution and climate change. A review. </w:t>
      </w:r>
      <w:r w:rsidRPr="008E40C9">
        <w:rPr>
          <w:rFonts w:ascii="Calibri" w:hAnsi="Calibri" w:cs="Calibri"/>
          <w:i/>
          <w:iCs/>
          <w:noProof/>
          <w:szCs w:val="24"/>
        </w:rPr>
        <w:t>Agron. Sustain. Dev.</w:t>
      </w:r>
      <w:r w:rsidRPr="008E40C9">
        <w:rPr>
          <w:rFonts w:ascii="Calibri" w:hAnsi="Calibri" w:cs="Calibri"/>
          <w:noProof/>
          <w:szCs w:val="24"/>
        </w:rPr>
        <w:t xml:space="preserve"> </w:t>
      </w:r>
      <w:r w:rsidRPr="008E40C9">
        <w:rPr>
          <w:rFonts w:ascii="Calibri" w:hAnsi="Calibri" w:cs="Calibri"/>
          <w:b/>
          <w:bCs/>
          <w:noProof/>
          <w:szCs w:val="24"/>
        </w:rPr>
        <w:t>34,</w:t>
      </w:r>
      <w:r w:rsidRPr="008E40C9">
        <w:rPr>
          <w:rFonts w:ascii="Calibri" w:hAnsi="Calibri" w:cs="Calibri"/>
          <w:noProof/>
          <w:szCs w:val="24"/>
        </w:rPr>
        <w:t xml:space="preserve"> 695–705 (2014).</w:t>
      </w:r>
    </w:p>
    <w:p w14:paraId="397161F5"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0.</w:t>
      </w:r>
      <w:r w:rsidRPr="008E40C9">
        <w:rPr>
          <w:rFonts w:ascii="Calibri" w:hAnsi="Calibri" w:cs="Calibri"/>
          <w:noProof/>
          <w:szCs w:val="24"/>
        </w:rPr>
        <w:tab/>
        <w:t xml:space="preserve">Lwasa, S. </w:t>
      </w:r>
      <w:r w:rsidRPr="008E40C9">
        <w:rPr>
          <w:rFonts w:ascii="Calibri" w:hAnsi="Calibri" w:cs="Calibri"/>
          <w:i/>
          <w:iCs/>
          <w:noProof/>
          <w:szCs w:val="24"/>
        </w:rPr>
        <w:t>et al.</w:t>
      </w:r>
      <w:r w:rsidRPr="008E40C9">
        <w:rPr>
          <w:rFonts w:ascii="Calibri" w:hAnsi="Calibri" w:cs="Calibri"/>
          <w:noProof/>
          <w:szCs w:val="24"/>
        </w:rPr>
        <w:t xml:space="preserve"> Urban and peri-urban agriculture and forestry: Transcending poverty alleviation to climate change mitigation and adaptation. </w:t>
      </w:r>
      <w:r w:rsidRPr="008E40C9">
        <w:rPr>
          <w:rFonts w:ascii="Calibri" w:hAnsi="Calibri" w:cs="Calibri"/>
          <w:i/>
          <w:iCs/>
          <w:noProof/>
          <w:szCs w:val="24"/>
        </w:rPr>
        <w:t>Urban Clim.</w:t>
      </w:r>
      <w:r w:rsidRPr="008E40C9">
        <w:rPr>
          <w:rFonts w:ascii="Calibri" w:hAnsi="Calibri" w:cs="Calibri"/>
          <w:noProof/>
          <w:szCs w:val="24"/>
        </w:rPr>
        <w:t xml:space="preserve"> </w:t>
      </w:r>
      <w:r w:rsidRPr="008E40C9">
        <w:rPr>
          <w:rFonts w:ascii="Calibri" w:hAnsi="Calibri" w:cs="Calibri"/>
          <w:b/>
          <w:bCs/>
          <w:noProof/>
          <w:szCs w:val="24"/>
        </w:rPr>
        <w:t>7,</w:t>
      </w:r>
      <w:r w:rsidRPr="008E40C9">
        <w:rPr>
          <w:rFonts w:ascii="Calibri" w:hAnsi="Calibri" w:cs="Calibri"/>
          <w:noProof/>
          <w:szCs w:val="24"/>
        </w:rPr>
        <w:t xml:space="preserve"> 92–106 (2014).</w:t>
      </w:r>
    </w:p>
    <w:p w14:paraId="4DC7C321"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1.</w:t>
      </w:r>
      <w:r w:rsidRPr="008E40C9">
        <w:rPr>
          <w:rFonts w:ascii="Calibri" w:hAnsi="Calibri" w:cs="Calibri"/>
          <w:noProof/>
          <w:szCs w:val="24"/>
        </w:rPr>
        <w:tab/>
        <w:t xml:space="preserve">Brands, E. Prospects and challenges for sustainable sanitation in developed nations: a critical review. </w:t>
      </w:r>
      <w:r w:rsidRPr="008E40C9">
        <w:rPr>
          <w:rFonts w:ascii="Calibri" w:hAnsi="Calibri" w:cs="Calibri"/>
          <w:i/>
          <w:iCs/>
          <w:noProof/>
          <w:szCs w:val="24"/>
        </w:rPr>
        <w:t>Environ. Rev.</w:t>
      </w:r>
      <w:r w:rsidRPr="008E40C9">
        <w:rPr>
          <w:rFonts w:ascii="Calibri" w:hAnsi="Calibri" w:cs="Calibri"/>
          <w:noProof/>
          <w:szCs w:val="24"/>
        </w:rPr>
        <w:t xml:space="preserve"> </w:t>
      </w:r>
      <w:r w:rsidRPr="008E40C9">
        <w:rPr>
          <w:rFonts w:ascii="Calibri" w:hAnsi="Calibri" w:cs="Calibri"/>
          <w:b/>
          <w:bCs/>
          <w:noProof/>
          <w:szCs w:val="24"/>
        </w:rPr>
        <w:t>22,</w:t>
      </w:r>
      <w:r w:rsidRPr="008E40C9">
        <w:rPr>
          <w:rFonts w:ascii="Calibri" w:hAnsi="Calibri" w:cs="Calibri"/>
          <w:noProof/>
          <w:szCs w:val="24"/>
        </w:rPr>
        <w:t xml:space="preserve"> 346–363 (2014).</w:t>
      </w:r>
    </w:p>
    <w:p w14:paraId="03959BA3"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2.</w:t>
      </w:r>
      <w:r w:rsidRPr="008E40C9">
        <w:rPr>
          <w:rFonts w:ascii="Calibri" w:hAnsi="Calibri" w:cs="Calibri"/>
          <w:noProof/>
          <w:szCs w:val="24"/>
        </w:rPr>
        <w:tab/>
        <w:t xml:space="preserve">Lwasa, S. </w:t>
      </w:r>
      <w:r w:rsidRPr="008E40C9">
        <w:rPr>
          <w:rFonts w:ascii="Calibri" w:hAnsi="Calibri" w:cs="Calibri"/>
          <w:i/>
          <w:iCs/>
          <w:noProof/>
          <w:szCs w:val="24"/>
        </w:rPr>
        <w:t>et al.</w:t>
      </w:r>
      <w:r w:rsidRPr="008E40C9">
        <w:rPr>
          <w:rFonts w:ascii="Calibri" w:hAnsi="Calibri" w:cs="Calibri"/>
          <w:noProof/>
          <w:szCs w:val="24"/>
        </w:rPr>
        <w:t xml:space="preserve"> A meta-analysis of urban and peri-urban agriculture and forestry in mediating climate change. </w:t>
      </w:r>
      <w:r w:rsidRPr="008E40C9">
        <w:rPr>
          <w:rFonts w:ascii="Calibri" w:hAnsi="Calibri" w:cs="Calibri"/>
          <w:i/>
          <w:iCs/>
          <w:noProof/>
          <w:szCs w:val="24"/>
        </w:rPr>
        <w:t>Curr. Opin. Environ. Sustain.</w:t>
      </w:r>
      <w:r w:rsidRPr="008E40C9">
        <w:rPr>
          <w:rFonts w:ascii="Calibri" w:hAnsi="Calibri" w:cs="Calibri"/>
          <w:noProof/>
          <w:szCs w:val="24"/>
        </w:rPr>
        <w:t xml:space="preserve"> </w:t>
      </w:r>
      <w:r w:rsidRPr="008E40C9">
        <w:rPr>
          <w:rFonts w:ascii="Calibri" w:hAnsi="Calibri" w:cs="Calibri"/>
          <w:b/>
          <w:bCs/>
          <w:noProof/>
          <w:szCs w:val="24"/>
        </w:rPr>
        <w:t>13,</w:t>
      </w:r>
      <w:r w:rsidRPr="008E40C9">
        <w:rPr>
          <w:rFonts w:ascii="Calibri" w:hAnsi="Calibri" w:cs="Calibri"/>
          <w:noProof/>
          <w:szCs w:val="24"/>
        </w:rPr>
        <w:t xml:space="preserve"> 68–73 (2015).</w:t>
      </w:r>
    </w:p>
    <w:p w14:paraId="1D807D1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3.</w:t>
      </w:r>
      <w:r w:rsidRPr="008E40C9">
        <w:rPr>
          <w:rFonts w:ascii="Calibri" w:hAnsi="Calibri" w:cs="Calibri"/>
          <w:noProof/>
          <w:szCs w:val="24"/>
        </w:rPr>
        <w:tab/>
        <w:t xml:space="preserve">Kwan, S. C. &amp; Hashim, J. H. A review on co-benefits of mass public transportation in climate change mitigation. </w:t>
      </w:r>
      <w:r w:rsidRPr="008E40C9">
        <w:rPr>
          <w:rFonts w:ascii="Calibri" w:hAnsi="Calibri" w:cs="Calibri"/>
          <w:i/>
          <w:iCs/>
          <w:noProof/>
          <w:szCs w:val="24"/>
        </w:rPr>
        <w:t>Sustain. Cities Soc.</w:t>
      </w:r>
      <w:r w:rsidRPr="008E40C9">
        <w:rPr>
          <w:rFonts w:ascii="Calibri" w:hAnsi="Calibri" w:cs="Calibri"/>
          <w:noProof/>
          <w:szCs w:val="24"/>
        </w:rPr>
        <w:t xml:space="preserve"> </w:t>
      </w:r>
      <w:r w:rsidRPr="008E40C9">
        <w:rPr>
          <w:rFonts w:ascii="Calibri" w:hAnsi="Calibri" w:cs="Calibri"/>
          <w:b/>
          <w:bCs/>
          <w:noProof/>
          <w:szCs w:val="24"/>
        </w:rPr>
        <w:t>22,</w:t>
      </w:r>
      <w:r w:rsidRPr="008E40C9">
        <w:rPr>
          <w:rFonts w:ascii="Calibri" w:hAnsi="Calibri" w:cs="Calibri"/>
          <w:noProof/>
          <w:szCs w:val="24"/>
        </w:rPr>
        <w:t xml:space="preserve"> 11–18 (2016).</w:t>
      </w:r>
    </w:p>
    <w:p w14:paraId="654C33D2"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4.</w:t>
      </w:r>
      <w:r w:rsidRPr="008E40C9">
        <w:rPr>
          <w:rFonts w:ascii="Calibri" w:hAnsi="Calibri" w:cs="Calibri"/>
          <w:noProof/>
          <w:szCs w:val="24"/>
        </w:rPr>
        <w:tab/>
        <w:t xml:space="preserve">Garcez, C. A. G. What do we know about the study of distributed generation policies and </w:t>
      </w:r>
      <w:r w:rsidRPr="008E40C9">
        <w:rPr>
          <w:rFonts w:ascii="Calibri" w:hAnsi="Calibri" w:cs="Calibri"/>
          <w:noProof/>
          <w:szCs w:val="24"/>
        </w:rPr>
        <w:lastRenderedPageBreak/>
        <w:t xml:space="preserve">regulations in the Americas? A systematic review of literature. </w:t>
      </w:r>
      <w:r w:rsidRPr="008E40C9">
        <w:rPr>
          <w:rFonts w:ascii="Calibri" w:hAnsi="Calibri" w:cs="Calibri"/>
          <w:i/>
          <w:iCs/>
          <w:noProof/>
          <w:szCs w:val="24"/>
        </w:rPr>
        <w:t>Renew. Sustain. Energy Rev.</w:t>
      </w:r>
      <w:r w:rsidRPr="008E40C9">
        <w:rPr>
          <w:rFonts w:ascii="Calibri" w:hAnsi="Calibri" w:cs="Calibri"/>
          <w:noProof/>
          <w:szCs w:val="24"/>
        </w:rPr>
        <w:t xml:space="preserve"> </w:t>
      </w:r>
      <w:r w:rsidRPr="008E40C9">
        <w:rPr>
          <w:rFonts w:ascii="Calibri" w:hAnsi="Calibri" w:cs="Calibri"/>
          <w:b/>
          <w:bCs/>
          <w:noProof/>
          <w:szCs w:val="24"/>
        </w:rPr>
        <w:t>75,</w:t>
      </w:r>
      <w:r w:rsidRPr="008E40C9">
        <w:rPr>
          <w:rFonts w:ascii="Calibri" w:hAnsi="Calibri" w:cs="Calibri"/>
          <w:noProof/>
          <w:szCs w:val="24"/>
        </w:rPr>
        <w:t xml:space="preserve"> 1404–1416 (2017).</w:t>
      </w:r>
    </w:p>
    <w:p w14:paraId="376CF647"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5.</w:t>
      </w:r>
      <w:r w:rsidRPr="008E40C9">
        <w:rPr>
          <w:rFonts w:ascii="Calibri" w:hAnsi="Calibri" w:cs="Calibri"/>
          <w:noProof/>
          <w:szCs w:val="24"/>
        </w:rPr>
        <w:tab/>
        <w:t xml:space="preserve">Deng, H.-M., Liang, Q.-M., Liu, L.-J. &amp; Anadon, L. D. Co-benefits of greenhouse gas mitigation: a review and classification by type, mitigation sector, and geography. </w:t>
      </w:r>
      <w:r w:rsidRPr="008E40C9">
        <w:rPr>
          <w:rFonts w:ascii="Calibri" w:hAnsi="Calibri" w:cs="Calibri"/>
          <w:i/>
          <w:iCs/>
          <w:noProof/>
          <w:szCs w:val="24"/>
        </w:rPr>
        <w:t>Environ. Res. Lett.</w:t>
      </w:r>
      <w:r w:rsidRPr="008E40C9">
        <w:rPr>
          <w:rFonts w:ascii="Calibri" w:hAnsi="Calibri" w:cs="Calibri"/>
          <w:noProof/>
          <w:szCs w:val="24"/>
        </w:rPr>
        <w:t xml:space="preserve"> </w:t>
      </w:r>
      <w:r w:rsidRPr="008E40C9">
        <w:rPr>
          <w:rFonts w:ascii="Calibri" w:hAnsi="Calibri" w:cs="Calibri"/>
          <w:b/>
          <w:bCs/>
          <w:noProof/>
          <w:szCs w:val="24"/>
        </w:rPr>
        <w:t>12,</w:t>
      </w:r>
      <w:r w:rsidRPr="008E40C9">
        <w:rPr>
          <w:rFonts w:ascii="Calibri" w:hAnsi="Calibri" w:cs="Calibri"/>
          <w:noProof/>
          <w:szCs w:val="24"/>
        </w:rPr>
        <w:t xml:space="preserve"> (2018).</w:t>
      </w:r>
    </w:p>
    <w:p w14:paraId="6A30C65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6.</w:t>
      </w:r>
      <w:r w:rsidRPr="008E40C9">
        <w:rPr>
          <w:rFonts w:ascii="Calibri" w:hAnsi="Calibri" w:cs="Calibri"/>
          <w:noProof/>
          <w:szCs w:val="24"/>
        </w:rPr>
        <w:tab/>
        <w:t xml:space="preserve">Sovacool, B. K. &amp; Brown, M. A. Twelve metropolitan carbon footprints: A preliminary comparative global assessment. </w:t>
      </w:r>
      <w:r w:rsidRPr="008E40C9">
        <w:rPr>
          <w:rFonts w:ascii="Calibri" w:hAnsi="Calibri" w:cs="Calibri"/>
          <w:i/>
          <w:iCs/>
          <w:noProof/>
          <w:szCs w:val="24"/>
        </w:rPr>
        <w:t>Energy Policy</w:t>
      </w:r>
      <w:r w:rsidRPr="008E40C9">
        <w:rPr>
          <w:rFonts w:ascii="Calibri" w:hAnsi="Calibri" w:cs="Calibri"/>
          <w:noProof/>
          <w:szCs w:val="24"/>
        </w:rPr>
        <w:t xml:space="preserve"> </w:t>
      </w:r>
      <w:r w:rsidRPr="008E40C9">
        <w:rPr>
          <w:rFonts w:ascii="Calibri" w:hAnsi="Calibri" w:cs="Calibri"/>
          <w:b/>
          <w:bCs/>
          <w:noProof/>
          <w:szCs w:val="24"/>
        </w:rPr>
        <w:t>38,</w:t>
      </w:r>
      <w:r w:rsidRPr="008E40C9">
        <w:rPr>
          <w:rFonts w:ascii="Calibri" w:hAnsi="Calibri" w:cs="Calibri"/>
          <w:noProof/>
          <w:szCs w:val="24"/>
        </w:rPr>
        <w:t xml:space="preserve"> 4856–4869 (2010).</w:t>
      </w:r>
    </w:p>
    <w:p w14:paraId="6C364C40"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7.</w:t>
      </w:r>
      <w:r w:rsidRPr="008E40C9">
        <w:rPr>
          <w:rFonts w:ascii="Calibri" w:hAnsi="Calibri" w:cs="Calibri"/>
          <w:noProof/>
          <w:szCs w:val="24"/>
        </w:rPr>
        <w:tab/>
        <w:t xml:space="preserve">Grubler, A. </w:t>
      </w:r>
      <w:r w:rsidRPr="008E40C9">
        <w:rPr>
          <w:rFonts w:ascii="Calibri" w:hAnsi="Calibri" w:cs="Calibri"/>
          <w:i/>
          <w:iCs/>
          <w:noProof/>
          <w:szCs w:val="24"/>
        </w:rPr>
        <w:t>et al.</w:t>
      </w:r>
      <w:r w:rsidRPr="008E40C9">
        <w:rPr>
          <w:rFonts w:ascii="Calibri" w:hAnsi="Calibri" w:cs="Calibri"/>
          <w:noProof/>
          <w:szCs w:val="24"/>
        </w:rPr>
        <w:t xml:space="preserve"> in </w:t>
      </w:r>
      <w:r w:rsidRPr="008E40C9">
        <w:rPr>
          <w:rFonts w:ascii="Calibri" w:hAnsi="Calibri" w:cs="Calibri"/>
          <w:i/>
          <w:iCs/>
          <w:noProof/>
          <w:szCs w:val="24"/>
        </w:rPr>
        <w:t>Global Energy Assessment - Toward a Sustainable Future</w:t>
      </w:r>
      <w:r w:rsidRPr="008E40C9">
        <w:rPr>
          <w:rFonts w:ascii="Calibri" w:hAnsi="Calibri" w:cs="Calibri"/>
          <w:noProof/>
          <w:szCs w:val="24"/>
        </w:rPr>
        <w:t xml:space="preserve"> 1307–1400 (Cambridge University Press, 2012).</w:t>
      </w:r>
    </w:p>
    <w:p w14:paraId="7A18201E"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8.</w:t>
      </w:r>
      <w:r w:rsidRPr="008E40C9">
        <w:rPr>
          <w:rFonts w:ascii="Calibri" w:hAnsi="Calibri" w:cs="Calibri"/>
          <w:noProof/>
          <w:szCs w:val="24"/>
        </w:rPr>
        <w:tab/>
        <w:t xml:space="preserve">Karen C., S. </w:t>
      </w:r>
      <w:r w:rsidRPr="008E40C9">
        <w:rPr>
          <w:rFonts w:ascii="Calibri" w:hAnsi="Calibri" w:cs="Calibri"/>
          <w:i/>
          <w:iCs/>
          <w:noProof/>
          <w:szCs w:val="24"/>
        </w:rPr>
        <w:t>et al.</w:t>
      </w:r>
      <w:r w:rsidRPr="008E40C9">
        <w:rPr>
          <w:rFonts w:ascii="Calibri" w:hAnsi="Calibri" w:cs="Calibri"/>
          <w:noProof/>
          <w:szCs w:val="24"/>
        </w:rPr>
        <w:t xml:space="preserve"> in </w:t>
      </w:r>
      <w:r w:rsidRPr="008E40C9">
        <w:rPr>
          <w:rFonts w:ascii="Calibri" w:hAnsi="Calibri" w:cs="Calibri"/>
          <w:i/>
          <w:iCs/>
          <w:noProof/>
          <w:szCs w:val="24"/>
        </w:rPr>
        <w:t>Climate Change 2014: Mitigation of Climate Change. Contribution of Working Group III to the Fifth Assessment Report of the Intergovernmental Panel on Climate Change</w:t>
      </w:r>
      <w:r w:rsidRPr="008E40C9">
        <w:rPr>
          <w:rFonts w:ascii="Calibri" w:hAnsi="Calibri" w:cs="Calibri"/>
          <w:noProof/>
          <w:szCs w:val="24"/>
        </w:rPr>
        <w:t xml:space="preserve"> 923–1000 (Cambridge University Press, 2014). doi:10.1017/CBO9781107415416.018</w:t>
      </w:r>
    </w:p>
    <w:p w14:paraId="0A951C42"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39.</w:t>
      </w:r>
      <w:r w:rsidRPr="008E40C9">
        <w:rPr>
          <w:rFonts w:ascii="Calibri" w:hAnsi="Calibri" w:cs="Calibri"/>
          <w:noProof/>
          <w:szCs w:val="24"/>
        </w:rPr>
        <w:tab/>
        <w:t xml:space="preserve">Rosenzweig, C. </w:t>
      </w:r>
      <w:r w:rsidRPr="008E40C9">
        <w:rPr>
          <w:rFonts w:ascii="Calibri" w:hAnsi="Calibri" w:cs="Calibri"/>
          <w:i/>
          <w:iCs/>
          <w:noProof/>
          <w:szCs w:val="24"/>
        </w:rPr>
        <w:t>et al.</w:t>
      </w:r>
      <w:r w:rsidRPr="008E40C9">
        <w:rPr>
          <w:rFonts w:ascii="Calibri" w:hAnsi="Calibri" w:cs="Calibri"/>
          <w:noProof/>
          <w:szCs w:val="24"/>
        </w:rPr>
        <w:t xml:space="preserve"> </w:t>
      </w:r>
      <w:r w:rsidRPr="008E40C9">
        <w:rPr>
          <w:rFonts w:ascii="Calibri" w:hAnsi="Calibri" w:cs="Calibri"/>
          <w:i/>
          <w:iCs/>
          <w:noProof/>
          <w:szCs w:val="24"/>
        </w:rPr>
        <w:t>ARC3.2 Summary for City Leaders</w:t>
      </w:r>
      <w:r w:rsidRPr="008E40C9">
        <w:rPr>
          <w:rFonts w:ascii="Calibri" w:hAnsi="Calibri" w:cs="Calibri"/>
          <w:noProof/>
          <w:szCs w:val="24"/>
        </w:rPr>
        <w:t>. (Columbia University, 2015). doi:10.1017/CBO9780511783142</w:t>
      </w:r>
    </w:p>
    <w:p w14:paraId="1569BF1C"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0.</w:t>
      </w:r>
      <w:r w:rsidRPr="008E40C9">
        <w:rPr>
          <w:rFonts w:ascii="Calibri" w:hAnsi="Calibri" w:cs="Calibri"/>
          <w:noProof/>
          <w:szCs w:val="24"/>
        </w:rPr>
        <w:tab/>
        <w:t xml:space="preserve">Baiocchi, G., Creutzig, F., Minx, J. &amp; Pichler, P. P. A spatial typology of human settlements and their CO2 emissions in England. </w:t>
      </w:r>
      <w:r w:rsidRPr="008E40C9">
        <w:rPr>
          <w:rFonts w:ascii="Calibri" w:hAnsi="Calibri" w:cs="Calibri"/>
          <w:i/>
          <w:iCs/>
          <w:noProof/>
          <w:szCs w:val="24"/>
        </w:rPr>
        <w:t>Glob. Environ. Chang.</w:t>
      </w:r>
      <w:r w:rsidRPr="008E40C9">
        <w:rPr>
          <w:rFonts w:ascii="Calibri" w:hAnsi="Calibri" w:cs="Calibri"/>
          <w:noProof/>
          <w:szCs w:val="24"/>
        </w:rPr>
        <w:t xml:space="preserve"> </w:t>
      </w:r>
      <w:r w:rsidRPr="008E40C9">
        <w:rPr>
          <w:rFonts w:ascii="Calibri" w:hAnsi="Calibri" w:cs="Calibri"/>
          <w:b/>
          <w:bCs/>
          <w:noProof/>
          <w:szCs w:val="24"/>
        </w:rPr>
        <w:t>34,</w:t>
      </w:r>
      <w:r w:rsidRPr="008E40C9">
        <w:rPr>
          <w:rFonts w:ascii="Calibri" w:hAnsi="Calibri" w:cs="Calibri"/>
          <w:noProof/>
          <w:szCs w:val="24"/>
        </w:rPr>
        <w:t xml:space="preserve"> 13–21 (2015).</w:t>
      </w:r>
    </w:p>
    <w:p w14:paraId="14D55251"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1.</w:t>
      </w:r>
      <w:r w:rsidRPr="008E40C9">
        <w:rPr>
          <w:rFonts w:ascii="Calibri" w:hAnsi="Calibri" w:cs="Calibri"/>
          <w:noProof/>
          <w:szCs w:val="24"/>
        </w:rPr>
        <w:tab/>
        <w:t xml:space="preserve">Glaeser, E. L. &amp; Kahn, M. E. The greenness of cities: Carbon dioxide emissions and urban development. </w:t>
      </w:r>
      <w:r w:rsidRPr="008E40C9">
        <w:rPr>
          <w:rFonts w:ascii="Calibri" w:hAnsi="Calibri" w:cs="Calibri"/>
          <w:i/>
          <w:iCs/>
          <w:noProof/>
          <w:szCs w:val="24"/>
        </w:rPr>
        <w:t>J. Urban Econ.</w:t>
      </w:r>
      <w:r w:rsidRPr="008E40C9">
        <w:rPr>
          <w:rFonts w:ascii="Calibri" w:hAnsi="Calibri" w:cs="Calibri"/>
          <w:noProof/>
          <w:szCs w:val="24"/>
        </w:rPr>
        <w:t xml:space="preserve"> </w:t>
      </w:r>
      <w:r w:rsidRPr="008E40C9">
        <w:rPr>
          <w:rFonts w:ascii="Calibri" w:hAnsi="Calibri" w:cs="Calibri"/>
          <w:b/>
          <w:bCs/>
          <w:noProof/>
          <w:szCs w:val="24"/>
        </w:rPr>
        <w:t>67,</w:t>
      </w:r>
      <w:r w:rsidRPr="008E40C9">
        <w:rPr>
          <w:rFonts w:ascii="Calibri" w:hAnsi="Calibri" w:cs="Calibri"/>
          <w:noProof/>
          <w:szCs w:val="24"/>
        </w:rPr>
        <w:t xml:space="preserve"> 404–418 (2010).</w:t>
      </w:r>
    </w:p>
    <w:p w14:paraId="56C3A94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2.</w:t>
      </w:r>
      <w:r w:rsidRPr="008E40C9">
        <w:rPr>
          <w:rFonts w:ascii="Calibri" w:hAnsi="Calibri" w:cs="Calibri"/>
          <w:noProof/>
          <w:szCs w:val="24"/>
        </w:rPr>
        <w:tab/>
        <w:t xml:space="preserve">Seto, K. C., Golden, J. S., Alberti, M. &amp; Turner, B. L. Sustainability in an urbanizing planet. </w:t>
      </w:r>
      <w:r w:rsidRPr="008E40C9">
        <w:rPr>
          <w:rFonts w:ascii="Calibri" w:hAnsi="Calibri" w:cs="Calibri"/>
          <w:i/>
          <w:iCs/>
          <w:noProof/>
          <w:szCs w:val="24"/>
        </w:rPr>
        <w:t>Proc. Natl. Acad. Sci.</w:t>
      </w:r>
      <w:r w:rsidRPr="008E40C9">
        <w:rPr>
          <w:rFonts w:ascii="Calibri" w:hAnsi="Calibri" w:cs="Calibri"/>
          <w:noProof/>
          <w:szCs w:val="24"/>
        </w:rPr>
        <w:t xml:space="preserve"> </w:t>
      </w:r>
      <w:r w:rsidRPr="008E40C9">
        <w:rPr>
          <w:rFonts w:ascii="Calibri" w:hAnsi="Calibri" w:cs="Calibri"/>
          <w:b/>
          <w:bCs/>
          <w:noProof/>
          <w:szCs w:val="24"/>
        </w:rPr>
        <w:t>114,</w:t>
      </w:r>
      <w:r w:rsidRPr="008E40C9">
        <w:rPr>
          <w:rFonts w:ascii="Calibri" w:hAnsi="Calibri" w:cs="Calibri"/>
          <w:noProof/>
          <w:szCs w:val="24"/>
        </w:rPr>
        <w:t xml:space="preserve"> 201606037 (2017).</w:t>
      </w:r>
    </w:p>
    <w:p w14:paraId="2B42811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3.</w:t>
      </w:r>
      <w:r w:rsidRPr="008E40C9">
        <w:rPr>
          <w:rFonts w:ascii="Calibri" w:hAnsi="Calibri" w:cs="Calibri"/>
          <w:noProof/>
          <w:szCs w:val="24"/>
        </w:rPr>
        <w:tab/>
        <w:t xml:space="preserve">McPhearson, T. </w:t>
      </w:r>
      <w:r w:rsidRPr="008E40C9">
        <w:rPr>
          <w:rFonts w:ascii="Calibri" w:hAnsi="Calibri" w:cs="Calibri"/>
          <w:i/>
          <w:iCs/>
          <w:noProof/>
          <w:szCs w:val="24"/>
        </w:rPr>
        <w:t>et al.</w:t>
      </w:r>
      <w:r w:rsidRPr="008E40C9">
        <w:rPr>
          <w:rFonts w:ascii="Calibri" w:hAnsi="Calibri" w:cs="Calibri"/>
          <w:noProof/>
          <w:szCs w:val="24"/>
        </w:rPr>
        <w:t xml:space="preserve"> Scientists must have a say in the future of cities. </w:t>
      </w:r>
      <w:r w:rsidRPr="008E40C9">
        <w:rPr>
          <w:rFonts w:ascii="Calibri" w:hAnsi="Calibri" w:cs="Calibri"/>
          <w:i/>
          <w:iCs/>
          <w:noProof/>
          <w:szCs w:val="24"/>
        </w:rPr>
        <w:t>Nature</w:t>
      </w:r>
      <w:r w:rsidRPr="008E40C9">
        <w:rPr>
          <w:rFonts w:ascii="Calibri" w:hAnsi="Calibri" w:cs="Calibri"/>
          <w:noProof/>
          <w:szCs w:val="24"/>
        </w:rPr>
        <w:t xml:space="preserve"> </w:t>
      </w:r>
      <w:r w:rsidRPr="008E40C9">
        <w:rPr>
          <w:rFonts w:ascii="Calibri" w:hAnsi="Calibri" w:cs="Calibri"/>
          <w:b/>
          <w:bCs/>
          <w:noProof/>
          <w:szCs w:val="24"/>
        </w:rPr>
        <w:t>538,</w:t>
      </w:r>
      <w:r w:rsidRPr="008E40C9">
        <w:rPr>
          <w:rFonts w:ascii="Calibri" w:hAnsi="Calibri" w:cs="Calibri"/>
          <w:noProof/>
          <w:szCs w:val="24"/>
        </w:rPr>
        <w:t xml:space="preserve"> 165–166 (2016).</w:t>
      </w:r>
    </w:p>
    <w:p w14:paraId="315FC100"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4.</w:t>
      </w:r>
      <w:r w:rsidRPr="008E40C9">
        <w:rPr>
          <w:rFonts w:ascii="Calibri" w:hAnsi="Calibri" w:cs="Calibri"/>
          <w:noProof/>
          <w:szCs w:val="24"/>
        </w:rPr>
        <w:tab/>
        <w:t xml:space="preserve">Solecki, W. </w:t>
      </w:r>
      <w:r w:rsidRPr="008E40C9">
        <w:rPr>
          <w:rFonts w:ascii="Calibri" w:hAnsi="Calibri" w:cs="Calibri"/>
          <w:i/>
          <w:iCs/>
          <w:noProof/>
          <w:szCs w:val="24"/>
        </w:rPr>
        <w:t>et al.</w:t>
      </w:r>
      <w:r w:rsidRPr="008E40C9">
        <w:rPr>
          <w:rFonts w:ascii="Calibri" w:hAnsi="Calibri" w:cs="Calibri"/>
          <w:noProof/>
          <w:szCs w:val="24"/>
        </w:rPr>
        <w:t xml:space="preserve"> City transformations in a 1.5 °C warmer world.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177–185 (2018).</w:t>
      </w:r>
    </w:p>
    <w:p w14:paraId="417BEED2"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lastRenderedPageBreak/>
        <w:t>45.</w:t>
      </w:r>
      <w:r w:rsidRPr="008E40C9">
        <w:rPr>
          <w:rFonts w:ascii="Calibri" w:hAnsi="Calibri" w:cs="Calibri"/>
          <w:noProof/>
          <w:szCs w:val="24"/>
        </w:rPr>
        <w:tab/>
        <w:t xml:space="preserve">Ürge-Vorsatz, D. </w:t>
      </w:r>
      <w:r w:rsidRPr="008E40C9">
        <w:rPr>
          <w:rFonts w:ascii="Calibri" w:hAnsi="Calibri" w:cs="Calibri"/>
          <w:i/>
          <w:iCs/>
          <w:noProof/>
          <w:szCs w:val="24"/>
        </w:rPr>
        <w:t>et al.</w:t>
      </w:r>
      <w:r w:rsidRPr="008E40C9">
        <w:rPr>
          <w:rFonts w:ascii="Calibri" w:hAnsi="Calibri" w:cs="Calibri"/>
          <w:noProof/>
          <w:szCs w:val="24"/>
        </w:rPr>
        <w:t xml:space="preserve"> Locking in positive climate responses in cities. </w:t>
      </w:r>
      <w:r w:rsidRPr="008E40C9">
        <w:rPr>
          <w:rFonts w:ascii="Calibri" w:hAnsi="Calibri" w:cs="Calibri"/>
          <w:i/>
          <w:iCs/>
          <w:noProof/>
          <w:szCs w:val="24"/>
        </w:rPr>
        <w:t>Nat.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174–177 (2018).</w:t>
      </w:r>
    </w:p>
    <w:p w14:paraId="4A85D59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6.</w:t>
      </w:r>
      <w:r w:rsidRPr="008E40C9">
        <w:rPr>
          <w:rFonts w:ascii="Calibri" w:hAnsi="Calibri" w:cs="Calibri"/>
          <w:noProof/>
          <w:szCs w:val="24"/>
        </w:rPr>
        <w:tab/>
        <w:t xml:space="preserve">Scott, A. J. &amp; Storper, M. The nature of cities: The scope and limits of urban theory. </w:t>
      </w:r>
      <w:r w:rsidRPr="008E40C9">
        <w:rPr>
          <w:rFonts w:ascii="Calibri" w:hAnsi="Calibri" w:cs="Calibri"/>
          <w:i/>
          <w:iCs/>
          <w:noProof/>
          <w:szCs w:val="24"/>
        </w:rPr>
        <w:t>Int. J. Urban Reg. Res.</w:t>
      </w:r>
      <w:r w:rsidRPr="008E40C9">
        <w:rPr>
          <w:rFonts w:ascii="Calibri" w:hAnsi="Calibri" w:cs="Calibri"/>
          <w:noProof/>
          <w:szCs w:val="24"/>
        </w:rPr>
        <w:t xml:space="preserve"> </w:t>
      </w:r>
      <w:r w:rsidRPr="008E40C9">
        <w:rPr>
          <w:rFonts w:ascii="Calibri" w:hAnsi="Calibri" w:cs="Calibri"/>
          <w:b/>
          <w:bCs/>
          <w:noProof/>
          <w:szCs w:val="24"/>
        </w:rPr>
        <w:t>39,</w:t>
      </w:r>
      <w:r w:rsidRPr="008E40C9">
        <w:rPr>
          <w:rFonts w:ascii="Calibri" w:hAnsi="Calibri" w:cs="Calibri"/>
          <w:noProof/>
          <w:szCs w:val="24"/>
        </w:rPr>
        <w:t xml:space="preserve"> 1–15 (2015).</w:t>
      </w:r>
    </w:p>
    <w:p w14:paraId="0B60D463"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7.</w:t>
      </w:r>
      <w:r w:rsidRPr="008E40C9">
        <w:rPr>
          <w:rFonts w:ascii="Calibri" w:hAnsi="Calibri" w:cs="Calibri"/>
          <w:noProof/>
          <w:szCs w:val="24"/>
        </w:rPr>
        <w:tab/>
        <w:t xml:space="preserve">Shove, E., Watson, M. &amp; Spurling, N. Conceptualizing connections: Energy demand, infrastructures and social practices. </w:t>
      </w:r>
      <w:r w:rsidRPr="008E40C9">
        <w:rPr>
          <w:rFonts w:ascii="Calibri" w:hAnsi="Calibri" w:cs="Calibri"/>
          <w:i/>
          <w:iCs/>
          <w:noProof/>
          <w:szCs w:val="24"/>
        </w:rPr>
        <w:t>Eur. J. Soc. Theory</w:t>
      </w:r>
      <w:r w:rsidRPr="008E40C9">
        <w:rPr>
          <w:rFonts w:ascii="Calibri" w:hAnsi="Calibri" w:cs="Calibri"/>
          <w:noProof/>
          <w:szCs w:val="24"/>
        </w:rPr>
        <w:t xml:space="preserve"> </w:t>
      </w:r>
      <w:r w:rsidRPr="008E40C9">
        <w:rPr>
          <w:rFonts w:ascii="Calibri" w:hAnsi="Calibri" w:cs="Calibri"/>
          <w:b/>
          <w:bCs/>
          <w:noProof/>
          <w:szCs w:val="24"/>
        </w:rPr>
        <w:t>18,</w:t>
      </w:r>
      <w:r w:rsidRPr="008E40C9">
        <w:rPr>
          <w:rFonts w:ascii="Calibri" w:hAnsi="Calibri" w:cs="Calibri"/>
          <w:noProof/>
          <w:szCs w:val="24"/>
        </w:rPr>
        <w:t xml:space="preserve"> 274–287 (2015).</w:t>
      </w:r>
    </w:p>
    <w:p w14:paraId="1CC0801B"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8.</w:t>
      </w:r>
      <w:r w:rsidRPr="008E40C9">
        <w:rPr>
          <w:rFonts w:ascii="Calibri" w:hAnsi="Calibri" w:cs="Calibri"/>
          <w:noProof/>
          <w:szCs w:val="24"/>
        </w:rPr>
        <w:tab/>
        <w:t xml:space="preserve">Bartlett, S. &amp; Satterthwaite, D. (Eds. . </w:t>
      </w:r>
      <w:r w:rsidRPr="008E40C9">
        <w:rPr>
          <w:rFonts w:ascii="Calibri" w:hAnsi="Calibri" w:cs="Calibri"/>
          <w:i/>
          <w:iCs/>
          <w:noProof/>
          <w:szCs w:val="24"/>
        </w:rPr>
        <w:t>Cities on a Finite Planet: Towards Transformative Responses to Climate Change</w:t>
      </w:r>
      <w:r w:rsidRPr="008E40C9">
        <w:rPr>
          <w:rFonts w:ascii="Calibri" w:hAnsi="Calibri" w:cs="Calibri"/>
          <w:noProof/>
          <w:szCs w:val="24"/>
        </w:rPr>
        <w:t>. (Routledge, 2016). doi:10.4324/9781315645421</w:t>
      </w:r>
    </w:p>
    <w:p w14:paraId="1FFF50BF"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49.</w:t>
      </w:r>
      <w:r w:rsidRPr="008E40C9">
        <w:rPr>
          <w:rFonts w:ascii="Calibri" w:hAnsi="Calibri" w:cs="Calibri"/>
          <w:noProof/>
          <w:szCs w:val="24"/>
        </w:rPr>
        <w:tab/>
        <w:t xml:space="preserve">Creutzig, F. </w:t>
      </w:r>
      <w:r w:rsidRPr="008E40C9">
        <w:rPr>
          <w:rFonts w:ascii="Calibri" w:hAnsi="Calibri" w:cs="Calibri"/>
          <w:i/>
          <w:iCs/>
          <w:noProof/>
          <w:szCs w:val="24"/>
        </w:rPr>
        <w:t>et al.</w:t>
      </w:r>
      <w:r w:rsidRPr="008E40C9">
        <w:rPr>
          <w:rFonts w:ascii="Calibri" w:hAnsi="Calibri" w:cs="Calibri"/>
          <w:noProof/>
          <w:szCs w:val="24"/>
        </w:rPr>
        <w:t xml:space="preserve"> Upscaling urban data science for global climate solutions. </w:t>
      </w:r>
      <w:r w:rsidRPr="008E40C9">
        <w:rPr>
          <w:rFonts w:ascii="Calibri" w:hAnsi="Calibri" w:cs="Calibri"/>
          <w:i/>
          <w:iCs/>
          <w:noProof/>
          <w:szCs w:val="24"/>
        </w:rPr>
        <w:t>Glob. Sustain.</w:t>
      </w:r>
    </w:p>
    <w:p w14:paraId="20C96710"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0.</w:t>
      </w:r>
      <w:r w:rsidRPr="008E40C9">
        <w:rPr>
          <w:rFonts w:ascii="Calibri" w:hAnsi="Calibri" w:cs="Calibri"/>
          <w:noProof/>
          <w:szCs w:val="24"/>
        </w:rPr>
        <w:tab/>
        <w:t xml:space="preserve">Creutzig, F. How fuel prices determine public transport infrastructure, modal shares and urban form. </w:t>
      </w:r>
      <w:r w:rsidRPr="008E40C9">
        <w:rPr>
          <w:rFonts w:ascii="Calibri" w:hAnsi="Calibri" w:cs="Calibri"/>
          <w:i/>
          <w:iCs/>
          <w:noProof/>
          <w:szCs w:val="24"/>
        </w:rPr>
        <w:t>Urban Clim.</w:t>
      </w:r>
      <w:r w:rsidRPr="008E40C9">
        <w:rPr>
          <w:rFonts w:ascii="Calibri" w:hAnsi="Calibri" w:cs="Calibri"/>
          <w:noProof/>
          <w:szCs w:val="24"/>
        </w:rPr>
        <w:t xml:space="preserve"> </w:t>
      </w:r>
      <w:r w:rsidRPr="008E40C9">
        <w:rPr>
          <w:rFonts w:ascii="Calibri" w:hAnsi="Calibri" w:cs="Calibri"/>
          <w:b/>
          <w:bCs/>
          <w:noProof/>
          <w:szCs w:val="24"/>
        </w:rPr>
        <w:t>10,</w:t>
      </w:r>
      <w:r w:rsidRPr="008E40C9">
        <w:rPr>
          <w:rFonts w:ascii="Calibri" w:hAnsi="Calibri" w:cs="Calibri"/>
          <w:noProof/>
          <w:szCs w:val="24"/>
        </w:rPr>
        <w:t xml:space="preserve"> 63–76 (2014).</w:t>
      </w:r>
    </w:p>
    <w:p w14:paraId="698382B6"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1.</w:t>
      </w:r>
      <w:r w:rsidRPr="008E40C9">
        <w:rPr>
          <w:rFonts w:ascii="Calibri" w:hAnsi="Calibri" w:cs="Calibri"/>
          <w:noProof/>
          <w:szCs w:val="24"/>
        </w:rPr>
        <w:tab/>
        <w:t xml:space="preserve">Moran, D. </w:t>
      </w:r>
      <w:r w:rsidRPr="008E40C9">
        <w:rPr>
          <w:rFonts w:ascii="Calibri" w:hAnsi="Calibri" w:cs="Calibri"/>
          <w:i/>
          <w:iCs/>
          <w:noProof/>
          <w:szCs w:val="24"/>
        </w:rPr>
        <w:t>et al.</w:t>
      </w:r>
      <w:r w:rsidRPr="008E40C9">
        <w:rPr>
          <w:rFonts w:ascii="Calibri" w:hAnsi="Calibri" w:cs="Calibri"/>
          <w:noProof/>
          <w:szCs w:val="24"/>
        </w:rPr>
        <w:t xml:space="preserve"> Carbon footprints of 13,000 cities. </w:t>
      </w:r>
      <w:r w:rsidRPr="008E40C9">
        <w:rPr>
          <w:rFonts w:ascii="Calibri" w:hAnsi="Calibri" w:cs="Calibri"/>
          <w:i/>
          <w:iCs/>
          <w:noProof/>
          <w:szCs w:val="24"/>
        </w:rPr>
        <w:t>Environ. Res. Lett.</w:t>
      </w:r>
      <w:r w:rsidRPr="008E40C9">
        <w:rPr>
          <w:rFonts w:ascii="Calibri" w:hAnsi="Calibri" w:cs="Calibri"/>
          <w:noProof/>
          <w:szCs w:val="24"/>
        </w:rPr>
        <w:t xml:space="preserve"> 0–18 (2018). doi:https://doi.org/10.1088/1478-3975/aa9768</w:t>
      </w:r>
    </w:p>
    <w:p w14:paraId="753A7F44"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2.</w:t>
      </w:r>
      <w:r w:rsidRPr="008E40C9">
        <w:rPr>
          <w:rFonts w:ascii="Calibri" w:hAnsi="Calibri" w:cs="Calibri"/>
          <w:noProof/>
          <w:szCs w:val="24"/>
        </w:rPr>
        <w:tab/>
        <w:t xml:space="preserve">Nagendra, H. The global south is rich in sustainability lessons that students deserve to hear. </w:t>
      </w:r>
      <w:r w:rsidRPr="008E40C9">
        <w:rPr>
          <w:rFonts w:ascii="Calibri" w:hAnsi="Calibri" w:cs="Calibri"/>
          <w:i/>
          <w:iCs/>
          <w:noProof/>
          <w:szCs w:val="24"/>
        </w:rPr>
        <w:t>Nature</w:t>
      </w:r>
      <w:r w:rsidRPr="008E40C9">
        <w:rPr>
          <w:rFonts w:ascii="Calibri" w:hAnsi="Calibri" w:cs="Calibri"/>
          <w:noProof/>
          <w:szCs w:val="24"/>
        </w:rPr>
        <w:t xml:space="preserve"> (2018). doi:10.1038/d41586-018-05210-0</w:t>
      </w:r>
    </w:p>
    <w:p w14:paraId="60315D45"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3.</w:t>
      </w:r>
      <w:r w:rsidRPr="008E40C9">
        <w:rPr>
          <w:rFonts w:ascii="Calibri" w:hAnsi="Calibri" w:cs="Calibri"/>
          <w:noProof/>
          <w:szCs w:val="24"/>
        </w:rPr>
        <w:tab/>
        <w:t xml:space="preserve">Lamb, W. F. &amp; Steinberger, J. K. Human well-being and climate change mitigation. </w:t>
      </w:r>
      <w:r w:rsidRPr="008E40C9">
        <w:rPr>
          <w:rFonts w:ascii="Calibri" w:hAnsi="Calibri" w:cs="Calibri"/>
          <w:i/>
          <w:iCs/>
          <w:noProof/>
          <w:szCs w:val="24"/>
        </w:rPr>
        <w:t>Wiley Interdiscip. Rev. Clim. Chang.</w:t>
      </w:r>
      <w:r w:rsidRPr="008E40C9">
        <w:rPr>
          <w:rFonts w:ascii="Calibri" w:hAnsi="Calibri" w:cs="Calibri"/>
          <w:noProof/>
          <w:szCs w:val="24"/>
        </w:rPr>
        <w:t xml:space="preserve"> </w:t>
      </w:r>
      <w:r w:rsidRPr="008E40C9">
        <w:rPr>
          <w:rFonts w:ascii="Calibri" w:hAnsi="Calibri" w:cs="Calibri"/>
          <w:b/>
          <w:bCs/>
          <w:noProof/>
          <w:szCs w:val="24"/>
        </w:rPr>
        <w:t>8,</w:t>
      </w:r>
      <w:r w:rsidRPr="008E40C9">
        <w:rPr>
          <w:rFonts w:ascii="Calibri" w:hAnsi="Calibri" w:cs="Calibri"/>
          <w:noProof/>
          <w:szCs w:val="24"/>
        </w:rPr>
        <w:t xml:space="preserve"> 1–16 (2017).</w:t>
      </w:r>
    </w:p>
    <w:p w14:paraId="60D40CC9"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4.</w:t>
      </w:r>
      <w:r w:rsidRPr="008E40C9">
        <w:rPr>
          <w:rFonts w:ascii="Calibri" w:hAnsi="Calibri" w:cs="Calibri"/>
          <w:noProof/>
          <w:szCs w:val="24"/>
        </w:rPr>
        <w:tab/>
        <w:t xml:space="preserve">Pawson, R., Greenhaigh, T., Harvey, G. &amp; Walshe, K. Realist review - a new method of systematic review designed for complex policy interventions. </w:t>
      </w:r>
      <w:r w:rsidRPr="008E40C9">
        <w:rPr>
          <w:rFonts w:ascii="Calibri" w:hAnsi="Calibri" w:cs="Calibri"/>
          <w:i/>
          <w:iCs/>
          <w:noProof/>
          <w:szCs w:val="24"/>
        </w:rPr>
        <w:t>J. Health Serv. Res. Policy</w:t>
      </w:r>
      <w:r w:rsidRPr="008E40C9">
        <w:rPr>
          <w:rFonts w:ascii="Calibri" w:hAnsi="Calibri" w:cs="Calibri"/>
          <w:noProof/>
          <w:szCs w:val="24"/>
        </w:rPr>
        <w:t xml:space="preserve"> </w:t>
      </w:r>
      <w:r w:rsidRPr="008E40C9">
        <w:rPr>
          <w:rFonts w:ascii="Calibri" w:hAnsi="Calibri" w:cs="Calibri"/>
          <w:b/>
          <w:bCs/>
          <w:noProof/>
          <w:szCs w:val="24"/>
        </w:rPr>
        <w:t>10,</w:t>
      </w:r>
      <w:r w:rsidRPr="008E40C9">
        <w:rPr>
          <w:rFonts w:ascii="Calibri" w:hAnsi="Calibri" w:cs="Calibri"/>
          <w:noProof/>
          <w:szCs w:val="24"/>
        </w:rPr>
        <w:t xml:space="preserve"> 21–34 (2005).</w:t>
      </w:r>
    </w:p>
    <w:p w14:paraId="41FB6A5D"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5.</w:t>
      </w:r>
      <w:r w:rsidRPr="008E40C9">
        <w:rPr>
          <w:rFonts w:ascii="Calibri" w:hAnsi="Calibri" w:cs="Calibri"/>
          <w:noProof/>
          <w:szCs w:val="24"/>
        </w:rPr>
        <w:tab/>
        <w:t xml:space="preserve">Vogel, B. &amp; Henstra, D. Studying local climate adaptation: A heuristic research framework for comparative policy analysis. </w:t>
      </w:r>
      <w:r w:rsidRPr="008E40C9">
        <w:rPr>
          <w:rFonts w:ascii="Calibri" w:hAnsi="Calibri" w:cs="Calibri"/>
          <w:i/>
          <w:iCs/>
          <w:noProof/>
          <w:szCs w:val="24"/>
        </w:rPr>
        <w:t>Glob. Environ. Chang.</w:t>
      </w:r>
      <w:r w:rsidRPr="008E40C9">
        <w:rPr>
          <w:rFonts w:ascii="Calibri" w:hAnsi="Calibri" w:cs="Calibri"/>
          <w:noProof/>
          <w:szCs w:val="24"/>
        </w:rPr>
        <w:t xml:space="preserve"> </w:t>
      </w:r>
      <w:r w:rsidRPr="008E40C9">
        <w:rPr>
          <w:rFonts w:ascii="Calibri" w:hAnsi="Calibri" w:cs="Calibri"/>
          <w:b/>
          <w:bCs/>
          <w:noProof/>
          <w:szCs w:val="24"/>
        </w:rPr>
        <w:t>31,</w:t>
      </w:r>
      <w:r w:rsidRPr="008E40C9">
        <w:rPr>
          <w:rFonts w:ascii="Calibri" w:hAnsi="Calibri" w:cs="Calibri"/>
          <w:noProof/>
          <w:szCs w:val="24"/>
        </w:rPr>
        <w:t xml:space="preserve"> 110–120 (2015).</w:t>
      </w:r>
    </w:p>
    <w:p w14:paraId="652C487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6.</w:t>
      </w:r>
      <w:r w:rsidRPr="008E40C9">
        <w:rPr>
          <w:rFonts w:ascii="Calibri" w:hAnsi="Calibri" w:cs="Calibri"/>
          <w:noProof/>
          <w:szCs w:val="24"/>
        </w:rPr>
        <w:tab/>
        <w:t xml:space="preserve">Margulies, J. D., Magliocca, N. R., Schmill, M. D. &amp; Ellis, E. C. Ambiguous geographies: </w:t>
      </w:r>
      <w:r w:rsidRPr="008E40C9">
        <w:rPr>
          <w:rFonts w:ascii="Calibri" w:hAnsi="Calibri" w:cs="Calibri"/>
          <w:noProof/>
          <w:szCs w:val="24"/>
        </w:rPr>
        <w:lastRenderedPageBreak/>
        <w:t xml:space="preserve">Connecting case study knowledge with global change science. </w:t>
      </w:r>
      <w:r w:rsidRPr="008E40C9">
        <w:rPr>
          <w:rFonts w:ascii="Calibri" w:hAnsi="Calibri" w:cs="Calibri"/>
          <w:i/>
          <w:iCs/>
          <w:noProof/>
          <w:szCs w:val="24"/>
        </w:rPr>
        <w:t>Ann. Am. Assoc. Geogr.</w:t>
      </w:r>
      <w:r w:rsidRPr="008E40C9">
        <w:rPr>
          <w:rFonts w:ascii="Calibri" w:hAnsi="Calibri" w:cs="Calibri"/>
          <w:noProof/>
          <w:szCs w:val="24"/>
        </w:rPr>
        <w:t xml:space="preserve"> </w:t>
      </w:r>
      <w:r w:rsidRPr="008E40C9">
        <w:rPr>
          <w:rFonts w:ascii="Calibri" w:hAnsi="Calibri" w:cs="Calibri"/>
          <w:b/>
          <w:bCs/>
          <w:noProof/>
          <w:szCs w:val="24"/>
        </w:rPr>
        <w:t>106,</w:t>
      </w:r>
      <w:r w:rsidRPr="008E40C9">
        <w:rPr>
          <w:rFonts w:ascii="Calibri" w:hAnsi="Calibri" w:cs="Calibri"/>
          <w:noProof/>
          <w:szCs w:val="24"/>
        </w:rPr>
        <w:t xml:space="preserve"> 572–596 (2016).</w:t>
      </w:r>
    </w:p>
    <w:p w14:paraId="6EE5503A"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szCs w:val="24"/>
        </w:rPr>
      </w:pPr>
      <w:r w:rsidRPr="008E40C9">
        <w:rPr>
          <w:rFonts w:ascii="Calibri" w:hAnsi="Calibri" w:cs="Calibri"/>
          <w:noProof/>
          <w:szCs w:val="24"/>
        </w:rPr>
        <w:t>57.</w:t>
      </w:r>
      <w:r w:rsidRPr="008E40C9">
        <w:rPr>
          <w:rFonts w:ascii="Calibri" w:hAnsi="Calibri" w:cs="Calibri"/>
          <w:noProof/>
          <w:szCs w:val="24"/>
        </w:rPr>
        <w:tab/>
        <w:t xml:space="preserve">Pedregosa, F. </w:t>
      </w:r>
      <w:r w:rsidRPr="008E40C9">
        <w:rPr>
          <w:rFonts w:ascii="Calibri" w:hAnsi="Calibri" w:cs="Calibri"/>
          <w:i/>
          <w:iCs/>
          <w:noProof/>
          <w:szCs w:val="24"/>
        </w:rPr>
        <w:t>et al.</w:t>
      </w:r>
      <w:r w:rsidRPr="008E40C9">
        <w:rPr>
          <w:rFonts w:ascii="Calibri" w:hAnsi="Calibri" w:cs="Calibri"/>
          <w:noProof/>
          <w:szCs w:val="24"/>
        </w:rPr>
        <w:t xml:space="preserve"> Scikit-learn: Machine Learning in Python. </w:t>
      </w:r>
      <w:r w:rsidRPr="008E40C9">
        <w:rPr>
          <w:rFonts w:ascii="Calibri" w:hAnsi="Calibri" w:cs="Calibri"/>
          <w:i/>
          <w:iCs/>
          <w:noProof/>
          <w:szCs w:val="24"/>
        </w:rPr>
        <w:t>J. Mach. Learn. Res.</w:t>
      </w:r>
      <w:r w:rsidRPr="008E40C9">
        <w:rPr>
          <w:rFonts w:ascii="Calibri" w:hAnsi="Calibri" w:cs="Calibri"/>
          <w:noProof/>
          <w:szCs w:val="24"/>
        </w:rPr>
        <w:t xml:space="preserve"> </w:t>
      </w:r>
      <w:r w:rsidRPr="008E40C9">
        <w:rPr>
          <w:rFonts w:ascii="Calibri" w:hAnsi="Calibri" w:cs="Calibri"/>
          <w:b/>
          <w:bCs/>
          <w:noProof/>
          <w:szCs w:val="24"/>
        </w:rPr>
        <w:t>12,</w:t>
      </w:r>
      <w:r w:rsidRPr="008E40C9">
        <w:rPr>
          <w:rFonts w:ascii="Calibri" w:hAnsi="Calibri" w:cs="Calibri"/>
          <w:noProof/>
          <w:szCs w:val="24"/>
        </w:rPr>
        <w:t xml:space="preserve"> 2825–2830 (2011).</w:t>
      </w:r>
    </w:p>
    <w:p w14:paraId="6E43AE17" w14:textId="77777777" w:rsidR="008E40C9" w:rsidRPr="008E40C9" w:rsidRDefault="008E40C9" w:rsidP="00435728">
      <w:pPr>
        <w:widowControl w:val="0"/>
        <w:suppressLineNumbers/>
        <w:autoSpaceDE w:val="0"/>
        <w:autoSpaceDN w:val="0"/>
        <w:adjustRightInd w:val="0"/>
        <w:spacing w:line="480" w:lineRule="auto"/>
        <w:ind w:left="640" w:hanging="640"/>
        <w:rPr>
          <w:rFonts w:ascii="Calibri" w:hAnsi="Calibri" w:cs="Calibri"/>
          <w:noProof/>
        </w:rPr>
      </w:pPr>
      <w:r w:rsidRPr="008E40C9">
        <w:rPr>
          <w:rFonts w:ascii="Calibri" w:hAnsi="Calibri" w:cs="Calibri"/>
          <w:noProof/>
          <w:szCs w:val="24"/>
        </w:rPr>
        <w:t>58.</w:t>
      </w:r>
      <w:r w:rsidRPr="008E40C9">
        <w:rPr>
          <w:rFonts w:ascii="Calibri" w:hAnsi="Calibri" w:cs="Calibri"/>
          <w:noProof/>
          <w:szCs w:val="24"/>
        </w:rPr>
        <w:tab/>
        <w:t xml:space="preserve">Lee, D. D. &amp; Seung, H. S. Learning the parts of objects by non-negative matrix factorization. </w:t>
      </w:r>
      <w:r w:rsidRPr="008E40C9">
        <w:rPr>
          <w:rFonts w:ascii="Calibri" w:hAnsi="Calibri" w:cs="Calibri"/>
          <w:i/>
          <w:iCs/>
          <w:noProof/>
          <w:szCs w:val="24"/>
        </w:rPr>
        <w:t>Nature</w:t>
      </w:r>
      <w:r w:rsidRPr="008E40C9">
        <w:rPr>
          <w:rFonts w:ascii="Calibri" w:hAnsi="Calibri" w:cs="Calibri"/>
          <w:noProof/>
          <w:szCs w:val="24"/>
        </w:rPr>
        <w:t xml:space="preserve"> </w:t>
      </w:r>
      <w:r w:rsidRPr="008E40C9">
        <w:rPr>
          <w:rFonts w:ascii="Calibri" w:hAnsi="Calibri" w:cs="Calibri"/>
          <w:b/>
          <w:bCs/>
          <w:noProof/>
          <w:szCs w:val="24"/>
        </w:rPr>
        <w:t>401,</w:t>
      </w:r>
      <w:r w:rsidRPr="008E40C9">
        <w:rPr>
          <w:rFonts w:ascii="Calibri" w:hAnsi="Calibri" w:cs="Calibri"/>
          <w:noProof/>
          <w:szCs w:val="24"/>
        </w:rPr>
        <w:t xml:space="preserve"> 788–91 (1999).</w:t>
      </w:r>
    </w:p>
    <w:p w14:paraId="7FC11472" w14:textId="58D3354E" w:rsidR="00692B62" w:rsidRDefault="0024728A" w:rsidP="00435728">
      <w:pPr>
        <w:suppressLineNumbers/>
        <w:spacing w:line="480" w:lineRule="auto"/>
        <w:rPr>
          <w:rFonts w:ascii="Calibri" w:eastAsia="Calibri" w:hAnsi="Calibri" w:cs="Calibri"/>
        </w:rPr>
      </w:pPr>
      <w:r>
        <w:rPr>
          <w:rFonts w:ascii="Calibri" w:eastAsia="Calibri" w:hAnsi="Calibri" w:cs="Calibri"/>
        </w:rPr>
        <w:fldChar w:fldCharType="end"/>
      </w:r>
    </w:p>
    <w:p w14:paraId="7E79321E" w14:textId="0A84A1D6" w:rsidR="00061798" w:rsidRDefault="00061798" w:rsidP="00435728">
      <w:pPr>
        <w:pStyle w:val="Heading1"/>
        <w:suppressLineNumbers/>
        <w:rPr>
          <w:rFonts w:eastAsia="Calibri"/>
        </w:rPr>
      </w:pPr>
      <w:r>
        <w:rPr>
          <w:rFonts w:eastAsia="Calibri"/>
        </w:rPr>
        <w:t>Author contributions</w:t>
      </w:r>
    </w:p>
    <w:p w14:paraId="1D4148D0" w14:textId="494B807B" w:rsidR="00061798" w:rsidRDefault="00061798" w:rsidP="00435728">
      <w:pPr>
        <w:suppressLineNumbers/>
      </w:pPr>
      <w:r>
        <w:t>W.F.L., F.C. and J.C.M. designed the research. W.F.L. and M.W.C. performed the analysis. W.F.L. wrote the manuscript with contributions from all authors.</w:t>
      </w:r>
    </w:p>
    <w:p w14:paraId="6396B29E" w14:textId="77777777" w:rsidR="00061798" w:rsidRDefault="00061798" w:rsidP="00435728">
      <w:pPr>
        <w:suppressLineNumbers/>
      </w:pPr>
    </w:p>
    <w:p w14:paraId="6D464917" w14:textId="52481C49" w:rsidR="00061798" w:rsidRPr="00061798" w:rsidRDefault="00061798" w:rsidP="00435728">
      <w:pPr>
        <w:pStyle w:val="Heading1"/>
        <w:suppressLineNumbers/>
        <w:rPr>
          <w:rFonts w:eastAsia="Calibri"/>
        </w:rPr>
      </w:pPr>
      <w:r w:rsidRPr="00061798">
        <w:rPr>
          <w:rFonts w:eastAsia="Calibri"/>
        </w:rPr>
        <w:t>Additional information</w:t>
      </w:r>
    </w:p>
    <w:p w14:paraId="0624F142" w14:textId="6C386797" w:rsidR="00061798" w:rsidRDefault="00061798" w:rsidP="00435728">
      <w:pPr>
        <w:suppressLineNumbers/>
      </w:pPr>
      <w:r>
        <w:t>Correspondence and requests for materials should be addressed to W.F.L.</w:t>
      </w:r>
    </w:p>
    <w:p w14:paraId="3C6EEA72" w14:textId="77777777" w:rsidR="00061798" w:rsidRDefault="00061798" w:rsidP="00435728">
      <w:pPr>
        <w:suppressLineNumbers/>
      </w:pPr>
    </w:p>
    <w:p w14:paraId="274F45C5" w14:textId="10537899" w:rsidR="00061798" w:rsidRPr="00061798" w:rsidRDefault="00061798" w:rsidP="00435728">
      <w:pPr>
        <w:pStyle w:val="Heading1"/>
        <w:suppressLineNumbers/>
        <w:rPr>
          <w:rFonts w:eastAsia="Calibri"/>
        </w:rPr>
      </w:pPr>
      <w:r w:rsidRPr="00061798">
        <w:rPr>
          <w:rFonts w:eastAsia="Calibri"/>
        </w:rPr>
        <w:t>Competing financial interests</w:t>
      </w:r>
    </w:p>
    <w:p w14:paraId="1F550CDD" w14:textId="50A16859" w:rsidR="00C6067A" w:rsidRDefault="00061798" w:rsidP="00435728">
      <w:pPr>
        <w:suppressLineNumbers/>
        <w:rPr>
          <w:b/>
        </w:rPr>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65086D" w14:textId="77777777" w:rsidR="0039328D" w:rsidRDefault="0039328D" w:rsidP="00BE27EB">
      <w:pPr>
        <w:spacing w:after="0" w:line="240" w:lineRule="auto"/>
      </w:pPr>
      <w:r>
        <w:separator/>
      </w:r>
    </w:p>
  </w:endnote>
  <w:endnote w:type="continuationSeparator" w:id="0">
    <w:p w14:paraId="312004FE" w14:textId="77777777" w:rsidR="0039328D" w:rsidRDefault="0039328D" w:rsidP="00BE27EB">
      <w:pPr>
        <w:spacing w:after="0" w:line="240" w:lineRule="auto"/>
      </w:pPr>
      <w:r>
        <w:continuationSeparator/>
      </w:r>
    </w:p>
  </w:endnote>
  <w:endnote w:type="continuationNotice" w:id="1">
    <w:p w14:paraId="3B4F5C9F" w14:textId="77777777" w:rsidR="0039328D" w:rsidRDefault="003932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8AA3AF" w14:textId="77777777" w:rsidR="0039328D" w:rsidRDefault="0039328D" w:rsidP="00BE27EB">
      <w:pPr>
        <w:spacing w:after="0" w:line="240" w:lineRule="auto"/>
      </w:pPr>
      <w:r>
        <w:separator/>
      </w:r>
    </w:p>
  </w:footnote>
  <w:footnote w:type="continuationSeparator" w:id="0">
    <w:p w14:paraId="23749729" w14:textId="77777777" w:rsidR="0039328D" w:rsidRDefault="0039328D" w:rsidP="00BE27EB">
      <w:pPr>
        <w:spacing w:after="0" w:line="240" w:lineRule="auto"/>
      </w:pPr>
      <w:r>
        <w:continuationSeparator/>
      </w:r>
    </w:p>
  </w:footnote>
  <w:footnote w:type="continuationNotice" w:id="1">
    <w:p w14:paraId="5239B2F8" w14:textId="77777777" w:rsidR="0039328D" w:rsidRDefault="0039328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25FD8"/>
    <w:rsid w:val="00031989"/>
    <w:rsid w:val="000349C6"/>
    <w:rsid w:val="00035471"/>
    <w:rsid w:val="0003586C"/>
    <w:rsid w:val="00045725"/>
    <w:rsid w:val="0005275F"/>
    <w:rsid w:val="00053266"/>
    <w:rsid w:val="0005657A"/>
    <w:rsid w:val="0005750C"/>
    <w:rsid w:val="0005792C"/>
    <w:rsid w:val="00060A41"/>
    <w:rsid w:val="00061798"/>
    <w:rsid w:val="000628D2"/>
    <w:rsid w:val="00064E70"/>
    <w:rsid w:val="000713E9"/>
    <w:rsid w:val="00075470"/>
    <w:rsid w:val="00075561"/>
    <w:rsid w:val="00077773"/>
    <w:rsid w:val="00077D16"/>
    <w:rsid w:val="00080504"/>
    <w:rsid w:val="00084749"/>
    <w:rsid w:val="00085FD6"/>
    <w:rsid w:val="00087DBC"/>
    <w:rsid w:val="00090D00"/>
    <w:rsid w:val="00092586"/>
    <w:rsid w:val="00095F6C"/>
    <w:rsid w:val="00097892"/>
    <w:rsid w:val="000A0BB2"/>
    <w:rsid w:val="000A1837"/>
    <w:rsid w:val="000A1E3D"/>
    <w:rsid w:val="000A5F74"/>
    <w:rsid w:val="000A637E"/>
    <w:rsid w:val="000B348F"/>
    <w:rsid w:val="000B4021"/>
    <w:rsid w:val="000B5AD6"/>
    <w:rsid w:val="000B6B9E"/>
    <w:rsid w:val="000C2710"/>
    <w:rsid w:val="000C4464"/>
    <w:rsid w:val="000C4A50"/>
    <w:rsid w:val="000C7A72"/>
    <w:rsid w:val="000D3BA0"/>
    <w:rsid w:val="000D6B84"/>
    <w:rsid w:val="000D7FE3"/>
    <w:rsid w:val="000E150D"/>
    <w:rsid w:val="000E4B75"/>
    <w:rsid w:val="000E53A6"/>
    <w:rsid w:val="000F19D9"/>
    <w:rsid w:val="001013BB"/>
    <w:rsid w:val="001034B7"/>
    <w:rsid w:val="001035BF"/>
    <w:rsid w:val="00103FC8"/>
    <w:rsid w:val="00104F07"/>
    <w:rsid w:val="00111C51"/>
    <w:rsid w:val="00111FED"/>
    <w:rsid w:val="00113953"/>
    <w:rsid w:val="00113D4D"/>
    <w:rsid w:val="00113FB9"/>
    <w:rsid w:val="00123B3F"/>
    <w:rsid w:val="00123B4E"/>
    <w:rsid w:val="001278B3"/>
    <w:rsid w:val="00133464"/>
    <w:rsid w:val="00134659"/>
    <w:rsid w:val="0013797E"/>
    <w:rsid w:val="00140402"/>
    <w:rsid w:val="0014356A"/>
    <w:rsid w:val="00145983"/>
    <w:rsid w:val="001470AD"/>
    <w:rsid w:val="001478B9"/>
    <w:rsid w:val="001500E5"/>
    <w:rsid w:val="00151205"/>
    <w:rsid w:val="00153D84"/>
    <w:rsid w:val="001544AF"/>
    <w:rsid w:val="00156121"/>
    <w:rsid w:val="00157EFA"/>
    <w:rsid w:val="00160D1B"/>
    <w:rsid w:val="00164543"/>
    <w:rsid w:val="001654D4"/>
    <w:rsid w:val="00166C51"/>
    <w:rsid w:val="00173E10"/>
    <w:rsid w:val="001749E2"/>
    <w:rsid w:val="001754F8"/>
    <w:rsid w:val="00176007"/>
    <w:rsid w:val="00184528"/>
    <w:rsid w:val="001857F0"/>
    <w:rsid w:val="00187F77"/>
    <w:rsid w:val="0019060A"/>
    <w:rsid w:val="00190846"/>
    <w:rsid w:val="001A0AAD"/>
    <w:rsid w:val="001A2967"/>
    <w:rsid w:val="001A6A89"/>
    <w:rsid w:val="001A6B8C"/>
    <w:rsid w:val="001A6F37"/>
    <w:rsid w:val="001B33D1"/>
    <w:rsid w:val="001B3F48"/>
    <w:rsid w:val="001B4DF4"/>
    <w:rsid w:val="001B5162"/>
    <w:rsid w:val="001B6993"/>
    <w:rsid w:val="001C195E"/>
    <w:rsid w:val="001C3638"/>
    <w:rsid w:val="001C3C21"/>
    <w:rsid w:val="001C3DFA"/>
    <w:rsid w:val="001D32E0"/>
    <w:rsid w:val="001D7885"/>
    <w:rsid w:val="001E2305"/>
    <w:rsid w:val="001E5275"/>
    <w:rsid w:val="001E5C77"/>
    <w:rsid w:val="001F0676"/>
    <w:rsid w:val="001F217D"/>
    <w:rsid w:val="001F3110"/>
    <w:rsid w:val="001F5CA6"/>
    <w:rsid w:val="002006A1"/>
    <w:rsid w:val="002030BF"/>
    <w:rsid w:val="00205647"/>
    <w:rsid w:val="002062CB"/>
    <w:rsid w:val="00206897"/>
    <w:rsid w:val="00206C68"/>
    <w:rsid w:val="00207274"/>
    <w:rsid w:val="002076D8"/>
    <w:rsid w:val="00207CAB"/>
    <w:rsid w:val="002113CC"/>
    <w:rsid w:val="0021142C"/>
    <w:rsid w:val="0021688B"/>
    <w:rsid w:val="00217A56"/>
    <w:rsid w:val="002208EB"/>
    <w:rsid w:val="00224063"/>
    <w:rsid w:val="00224419"/>
    <w:rsid w:val="00226944"/>
    <w:rsid w:val="00232DE4"/>
    <w:rsid w:val="00235024"/>
    <w:rsid w:val="00235397"/>
    <w:rsid w:val="00242118"/>
    <w:rsid w:val="00243CA7"/>
    <w:rsid w:val="002448F1"/>
    <w:rsid w:val="0024728A"/>
    <w:rsid w:val="0025301F"/>
    <w:rsid w:val="00255BFC"/>
    <w:rsid w:val="002620FF"/>
    <w:rsid w:val="0026325D"/>
    <w:rsid w:val="00263CAD"/>
    <w:rsid w:val="002701BA"/>
    <w:rsid w:val="00271A62"/>
    <w:rsid w:val="002732EE"/>
    <w:rsid w:val="00274DF0"/>
    <w:rsid w:val="002827D1"/>
    <w:rsid w:val="00282E70"/>
    <w:rsid w:val="00287B3B"/>
    <w:rsid w:val="00287EC3"/>
    <w:rsid w:val="002918B1"/>
    <w:rsid w:val="00292CC0"/>
    <w:rsid w:val="00294705"/>
    <w:rsid w:val="00295013"/>
    <w:rsid w:val="00295213"/>
    <w:rsid w:val="00296D0E"/>
    <w:rsid w:val="002975BD"/>
    <w:rsid w:val="002A1266"/>
    <w:rsid w:val="002A1985"/>
    <w:rsid w:val="002A1EFC"/>
    <w:rsid w:val="002A1FFB"/>
    <w:rsid w:val="002A1FFC"/>
    <w:rsid w:val="002A6A5B"/>
    <w:rsid w:val="002A79B5"/>
    <w:rsid w:val="002B0012"/>
    <w:rsid w:val="002B274F"/>
    <w:rsid w:val="002B33D5"/>
    <w:rsid w:val="002B5678"/>
    <w:rsid w:val="002B5AD5"/>
    <w:rsid w:val="002C0097"/>
    <w:rsid w:val="002C01D1"/>
    <w:rsid w:val="002C231D"/>
    <w:rsid w:val="002C2C4C"/>
    <w:rsid w:val="002C4A72"/>
    <w:rsid w:val="002C655E"/>
    <w:rsid w:val="002C6A9B"/>
    <w:rsid w:val="002D2950"/>
    <w:rsid w:val="002D3326"/>
    <w:rsid w:val="002D4A08"/>
    <w:rsid w:val="002D518F"/>
    <w:rsid w:val="002D534F"/>
    <w:rsid w:val="002D6DF5"/>
    <w:rsid w:val="002E2C47"/>
    <w:rsid w:val="002E609E"/>
    <w:rsid w:val="002E68C8"/>
    <w:rsid w:val="002F5B69"/>
    <w:rsid w:val="003003D2"/>
    <w:rsid w:val="00301B81"/>
    <w:rsid w:val="00302125"/>
    <w:rsid w:val="00302A3D"/>
    <w:rsid w:val="0030420A"/>
    <w:rsid w:val="00310836"/>
    <w:rsid w:val="00311A3E"/>
    <w:rsid w:val="00313D7A"/>
    <w:rsid w:val="0032623B"/>
    <w:rsid w:val="003275F9"/>
    <w:rsid w:val="00331402"/>
    <w:rsid w:val="00332F86"/>
    <w:rsid w:val="00333C57"/>
    <w:rsid w:val="003372ED"/>
    <w:rsid w:val="00346D9A"/>
    <w:rsid w:val="0034754E"/>
    <w:rsid w:val="00350662"/>
    <w:rsid w:val="00351A77"/>
    <w:rsid w:val="00354A2F"/>
    <w:rsid w:val="00354ED0"/>
    <w:rsid w:val="00356E41"/>
    <w:rsid w:val="003572ED"/>
    <w:rsid w:val="00361973"/>
    <w:rsid w:val="00361C4B"/>
    <w:rsid w:val="00365706"/>
    <w:rsid w:val="00366F03"/>
    <w:rsid w:val="003710C9"/>
    <w:rsid w:val="00372A3B"/>
    <w:rsid w:val="00373B92"/>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A07F8"/>
    <w:rsid w:val="003A275B"/>
    <w:rsid w:val="003A4232"/>
    <w:rsid w:val="003A521E"/>
    <w:rsid w:val="003A6DFA"/>
    <w:rsid w:val="003B0BDE"/>
    <w:rsid w:val="003B2195"/>
    <w:rsid w:val="003B64E7"/>
    <w:rsid w:val="003C71AA"/>
    <w:rsid w:val="003C7E26"/>
    <w:rsid w:val="003D2D7B"/>
    <w:rsid w:val="003D3086"/>
    <w:rsid w:val="003E0E0E"/>
    <w:rsid w:val="003E194F"/>
    <w:rsid w:val="003E1C47"/>
    <w:rsid w:val="003E218B"/>
    <w:rsid w:val="003E2F1E"/>
    <w:rsid w:val="003E4904"/>
    <w:rsid w:val="003E6A20"/>
    <w:rsid w:val="003E6AF9"/>
    <w:rsid w:val="003F159E"/>
    <w:rsid w:val="003F3DAC"/>
    <w:rsid w:val="003F40BD"/>
    <w:rsid w:val="003F4427"/>
    <w:rsid w:val="003F46D1"/>
    <w:rsid w:val="003F6172"/>
    <w:rsid w:val="00400AC1"/>
    <w:rsid w:val="004027D8"/>
    <w:rsid w:val="00403555"/>
    <w:rsid w:val="00406B00"/>
    <w:rsid w:val="00413EB1"/>
    <w:rsid w:val="00417477"/>
    <w:rsid w:val="004314BD"/>
    <w:rsid w:val="0043156F"/>
    <w:rsid w:val="00433F74"/>
    <w:rsid w:val="004347DB"/>
    <w:rsid w:val="00435728"/>
    <w:rsid w:val="00435D7D"/>
    <w:rsid w:val="0043652F"/>
    <w:rsid w:val="00437441"/>
    <w:rsid w:val="00437712"/>
    <w:rsid w:val="004400F9"/>
    <w:rsid w:val="0044150C"/>
    <w:rsid w:val="00444B50"/>
    <w:rsid w:val="00445F24"/>
    <w:rsid w:val="00447365"/>
    <w:rsid w:val="00450D9C"/>
    <w:rsid w:val="00451020"/>
    <w:rsid w:val="004547AA"/>
    <w:rsid w:val="00455B56"/>
    <w:rsid w:val="004603FF"/>
    <w:rsid w:val="004612F1"/>
    <w:rsid w:val="00463046"/>
    <w:rsid w:val="004654B4"/>
    <w:rsid w:val="00465857"/>
    <w:rsid w:val="0047026F"/>
    <w:rsid w:val="004734AB"/>
    <w:rsid w:val="00473AAF"/>
    <w:rsid w:val="00481147"/>
    <w:rsid w:val="004866B8"/>
    <w:rsid w:val="00494D7B"/>
    <w:rsid w:val="0049536B"/>
    <w:rsid w:val="0049721F"/>
    <w:rsid w:val="004A278B"/>
    <w:rsid w:val="004A31B6"/>
    <w:rsid w:val="004A3550"/>
    <w:rsid w:val="004B2D18"/>
    <w:rsid w:val="004B3CA3"/>
    <w:rsid w:val="004B5351"/>
    <w:rsid w:val="004C09E5"/>
    <w:rsid w:val="004C0C2A"/>
    <w:rsid w:val="004C1C42"/>
    <w:rsid w:val="004C30BA"/>
    <w:rsid w:val="004D1114"/>
    <w:rsid w:val="004D5287"/>
    <w:rsid w:val="004E0332"/>
    <w:rsid w:val="004E1BB3"/>
    <w:rsid w:val="004E49A0"/>
    <w:rsid w:val="004F321C"/>
    <w:rsid w:val="004F5B42"/>
    <w:rsid w:val="004F72B7"/>
    <w:rsid w:val="0050200E"/>
    <w:rsid w:val="005022F8"/>
    <w:rsid w:val="00502F7C"/>
    <w:rsid w:val="00503641"/>
    <w:rsid w:val="005046C9"/>
    <w:rsid w:val="00511E48"/>
    <w:rsid w:val="0051307E"/>
    <w:rsid w:val="005140EE"/>
    <w:rsid w:val="00514613"/>
    <w:rsid w:val="00514EB0"/>
    <w:rsid w:val="00517EE5"/>
    <w:rsid w:val="00520DFD"/>
    <w:rsid w:val="005239FF"/>
    <w:rsid w:val="00524371"/>
    <w:rsid w:val="00524A71"/>
    <w:rsid w:val="00524C72"/>
    <w:rsid w:val="00532D33"/>
    <w:rsid w:val="005360E9"/>
    <w:rsid w:val="005379F1"/>
    <w:rsid w:val="0054092B"/>
    <w:rsid w:val="00541318"/>
    <w:rsid w:val="00541FBF"/>
    <w:rsid w:val="005428EB"/>
    <w:rsid w:val="00550B8E"/>
    <w:rsid w:val="00550D49"/>
    <w:rsid w:val="0055295C"/>
    <w:rsid w:val="00554D36"/>
    <w:rsid w:val="00557578"/>
    <w:rsid w:val="005602DF"/>
    <w:rsid w:val="00561072"/>
    <w:rsid w:val="0056239B"/>
    <w:rsid w:val="005635D9"/>
    <w:rsid w:val="005635F4"/>
    <w:rsid w:val="00563BEA"/>
    <w:rsid w:val="005642C7"/>
    <w:rsid w:val="005650E8"/>
    <w:rsid w:val="00565AD3"/>
    <w:rsid w:val="005665B9"/>
    <w:rsid w:val="00571F20"/>
    <w:rsid w:val="00575B63"/>
    <w:rsid w:val="00583E09"/>
    <w:rsid w:val="005843B7"/>
    <w:rsid w:val="00591B1D"/>
    <w:rsid w:val="005960A3"/>
    <w:rsid w:val="005A153D"/>
    <w:rsid w:val="005A28A2"/>
    <w:rsid w:val="005A2F0C"/>
    <w:rsid w:val="005A61F8"/>
    <w:rsid w:val="005A65F1"/>
    <w:rsid w:val="005B25C4"/>
    <w:rsid w:val="005B2EEF"/>
    <w:rsid w:val="005B6595"/>
    <w:rsid w:val="005C0236"/>
    <w:rsid w:val="005C163D"/>
    <w:rsid w:val="005C6025"/>
    <w:rsid w:val="005C63FB"/>
    <w:rsid w:val="005C7E55"/>
    <w:rsid w:val="005D74BA"/>
    <w:rsid w:val="005E0A73"/>
    <w:rsid w:val="005E2AA0"/>
    <w:rsid w:val="005E3FD5"/>
    <w:rsid w:val="005E6761"/>
    <w:rsid w:val="005E748C"/>
    <w:rsid w:val="005F15CD"/>
    <w:rsid w:val="005F1AD6"/>
    <w:rsid w:val="005F4D85"/>
    <w:rsid w:val="005F7242"/>
    <w:rsid w:val="00600761"/>
    <w:rsid w:val="006009D9"/>
    <w:rsid w:val="00604C0C"/>
    <w:rsid w:val="00605A0B"/>
    <w:rsid w:val="006064E6"/>
    <w:rsid w:val="006075DF"/>
    <w:rsid w:val="00612E42"/>
    <w:rsid w:val="00615324"/>
    <w:rsid w:val="0062012D"/>
    <w:rsid w:val="00633810"/>
    <w:rsid w:val="00636DB8"/>
    <w:rsid w:val="00640458"/>
    <w:rsid w:val="00644CC2"/>
    <w:rsid w:val="00646FA2"/>
    <w:rsid w:val="00656FBD"/>
    <w:rsid w:val="0065771C"/>
    <w:rsid w:val="0066132F"/>
    <w:rsid w:val="00663246"/>
    <w:rsid w:val="00663B88"/>
    <w:rsid w:val="00664AB9"/>
    <w:rsid w:val="00665441"/>
    <w:rsid w:val="0067040A"/>
    <w:rsid w:val="00670877"/>
    <w:rsid w:val="00674286"/>
    <w:rsid w:val="006763E3"/>
    <w:rsid w:val="00677EA3"/>
    <w:rsid w:val="006803E0"/>
    <w:rsid w:val="006822A6"/>
    <w:rsid w:val="00685F2B"/>
    <w:rsid w:val="00686616"/>
    <w:rsid w:val="00686F58"/>
    <w:rsid w:val="006901AC"/>
    <w:rsid w:val="00690EB6"/>
    <w:rsid w:val="00692B62"/>
    <w:rsid w:val="00696718"/>
    <w:rsid w:val="00697233"/>
    <w:rsid w:val="006A08F7"/>
    <w:rsid w:val="006A158B"/>
    <w:rsid w:val="006A43DD"/>
    <w:rsid w:val="006B0909"/>
    <w:rsid w:val="006B21C1"/>
    <w:rsid w:val="006B426F"/>
    <w:rsid w:val="006C267A"/>
    <w:rsid w:val="006C619F"/>
    <w:rsid w:val="006C64A3"/>
    <w:rsid w:val="006D6A87"/>
    <w:rsid w:val="006E3E83"/>
    <w:rsid w:val="006E40A0"/>
    <w:rsid w:val="006E49C2"/>
    <w:rsid w:val="006E647F"/>
    <w:rsid w:val="006E6A30"/>
    <w:rsid w:val="006F040B"/>
    <w:rsid w:val="006F7232"/>
    <w:rsid w:val="0070184A"/>
    <w:rsid w:val="0070199D"/>
    <w:rsid w:val="007019C9"/>
    <w:rsid w:val="00702907"/>
    <w:rsid w:val="007042C0"/>
    <w:rsid w:val="0070468D"/>
    <w:rsid w:val="007115BB"/>
    <w:rsid w:val="00711765"/>
    <w:rsid w:val="00716F0D"/>
    <w:rsid w:val="007179F3"/>
    <w:rsid w:val="0072031D"/>
    <w:rsid w:val="007208C7"/>
    <w:rsid w:val="0072400C"/>
    <w:rsid w:val="00731566"/>
    <w:rsid w:val="00733873"/>
    <w:rsid w:val="0073450B"/>
    <w:rsid w:val="00734575"/>
    <w:rsid w:val="00734751"/>
    <w:rsid w:val="00737734"/>
    <w:rsid w:val="00745665"/>
    <w:rsid w:val="00745B93"/>
    <w:rsid w:val="00746851"/>
    <w:rsid w:val="00752C1B"/>
    <w:rsid w:val="00753500"/>
    <w:rsid w:val="00754127"/>
    <w:rsid w:val="0075626F"/>
    <w:rsid w:val="007700F7"/>
    <w:rsid w:val="0077111D"/>
    <w:rsid w:val="007726A3"/>
    <w:rsid w:val="00773E72"/>
    <w:rsid w:val="00774394"/>
    <w:rsid w:val="007750A6"/>
    <w:rsid w:val="0077513B"/>
    <w:rsid w:val="0078068D"/>
    <w:rsid w:val="0078207F"/>
    <w:rsid w:val="0078533F"/>
    <w:rsid w:val="00787070"/>
    <w:rsid w:val="007909D2"/>
    <w:rsid w:val="00791EB9"/>
    <w:rsid w:val="0079320D"/>
    <w:rsid w:val="00796035"/>
    <w:rsid w:val="00796A81"/>
    <w:rsid w:val="00797860"/>
    <w:rsid w:val="007A15CE"/>
    <w:rsid w:val="007A2DB1"/>
    <w:rsid w:val="007A300B"/>
    <w:rsid w:val="007A3454"/>
    <w:rsid w:val="007A3671"/>
    <w:rsid w:val="007A466D"/>
    <w:rsid w:val="007A61BF"/>
    <w:rsid w:val="007A7571"/>
    <w:rsid w:val="007A7F6F"/>
    <w:rsid w:val="007B09A8"/>
    <w:rsid w:val="007B23B7"/>
    <w:rsid w:val="007B3175"/>
    <w:rsid w:val="007B4A96"/>
    <w:rsid w:val="007B525F"/>
    <w:rsid w:val="007B5BD5"/>
    <w:rsid w:val="007B7239"/>
    <w:rsid w:val="007B730F"/>
    <w:rsid w:val="007C1DA5"/>
    <w:rsid w:val="007C390D"/>
    <w:rsid w:val="007D04AD"/>
    <w:rsid w:val="007D20B2"/>
    <w:rsid w:val="007D21EC"/>
    <w:rsid w:val="007D3019"/>
    <w:rsid w:val="007D4C07"/>
    <w:rsid w:val="007D5093"/>
    <w:rsid w:val="007D795D"/>
    <w:rsid w:val="007E29F7"/>
    <w:rsid w:val="007E49AA"/>
    <w:rsid w:val="007E7D2B"/>
    <w:rsid w:val="007F0025"/>
    <w:rsid w:val="007F0E14"/>
    <w:rsid w:val="007F533E"/>
    <w:rsid w:val="007F7858"/>
    <w:rsid w:val="00800CE3"/>
    <w:rsid w:val="00802E8B"/>
    <w:rsid w:val="00804521"/>
    <w:rsid w:val="00805606"/>
    <w:rsid w:val="00805C49"/>
    <w:rsid w:val="008105EC"/>
    <w:rsid w:val="008113F2"/>
    <w:rsid w:val="008150D0"/>
    <w:rsid w:val="00816415"/>
    <w:rsid w:val="00816885"/>
    <w:rsid w:val="00820E68"/>
    <w:rsid w:val="0082231E"/>
    <w:rsid w:val="00826974"/>
    <w:rsid w:val="00826987"/>
    <w:rsid w:val="00834150"/>
    <w:rsid w:val="0083491F"/>
    <w:rsid w:val="00837987"/>
    <w:rsid w:val="008442C4"/>
    <w:rsid w:val="008466F3"/>
    <w:rsid w:val="0085437D"/>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0349"/>
    <w:rsid w:val="00882D59"/>
    <w:rsid w:val="00883BAD"/>
    <w:rsid w:val="00885C26"/>
    <w:rsid w:val="008902F7"/>
    <w:rsid w:val="0089464F"/>
    <w:rsid w:val="008A01E6"/>
    <w:rsid w:val="008A18D1"/>
    <w:rsid w:val="008A2623"/>
    <w:rsid w:val="008A43D2"/>
    <w:rsid w:val="008A5E43"/>
    <w:rsid w:val="008A7D01"/>
    <w:rsid w:val="008B0EC3"/>
    <w:rsid w:val="008B1291"/>
    <w:rsid w:val="008B1367"/>
    <w:rsid w:val="008B1D34"/>
    <w:rsid w:val="008B266C"/>
    <w:rsid w:val="008B7966"/>
    <w:rsid w:val="008C16EA"/>
    <w:rsid w:val="008C1A08"/>
    <w:rsid w:val="008C22EA"/>
    <w:rsid w:val="008C6D3E"/>
    <w:rsid w:val="008C73C8"/>
    <w:rsid w:val="008D2621"/>
    <w:rsid w:val="008D2E16"/>
    <w:rsid w:val="008D5448"/>
    <w:rsid w:val="008D6288"/>
    <w:rsid w:val="008D71F4"/>
    <w:rsid w:val="008E1BCA"/>
    <w:rsid w:val="008E2951"/>
    <w:rsid w:val="008E3899"/>
    <w:rsid w:val="008E3EB3"/>
    <w:rsid w:val="008E3FB3"/>
    <w:rsid w:val="008E40C9"/>
    <w:rsid w:val="008E527D"/>
    <w:rsid w:val="008E5483"/>
    <w:rsid w:val="008F2C1B"/>
    <w:rsid w:val="008F622A"/>
    <w:rsid w:val="009016C0"/>
    <w:rsid w:val="00905EA8"/>
    <w:rsid w:val="00906989"/>
    <w:rsid w:val="00907562"/>
    <w:rsid w:val="00910278"/>
    <w:rsid w:val="009116AF"/>
    <w:rsid w:val="009129AF"/>
    <w:rsid w:val="0091583A"/>
    <w:rsid w:val="009159A4"/>
    <w:rsid w:val="00916505"/>
    <w:rsid w:val="009233FD"/>
    <w:rsid w:val="0092577B"/>
    <w:rsid w:val="00925AD6"/>
    <w:rsid w:val="00927EE9"/>
    <w:rsid w:val="00931F46"/>
    <w:rsid w:val="00934168"/>
    <w:rsid w:val="00942ECB"/>
    <w:rsid w:val="00944866"/>
    <w:rsid w:val="0094789E"/>
    <w:rsid w:val="00961A49"/>
    <w:rsid w:val="00961B28"/>
    <w:rsid w:val="0096762F"/>
    <w:rsid w:val="00970F3E"/>
    <w:rsid w:val="00973140"/>
    <w:rsid w:val="009805C6"/>
    <w:rsid w:val="009853F0"/>
    <w:rsid w:val="00987040"/>
    <w:rsid w:val="009907E4"/>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DBE"/>
    <w:rsid w:val="009C1FDE"/>
    <w:rsid w:val="009C38B9"/>
    <w:rsid w:val="009C4046"/>
    <w:rsid w:val="009C6539"/>
    <w:rsid w:val="009C7258"/>
    <w:rsid w:val="009C76FF"/>
    <w:rsid w:val="009D374B"/>
    <w:rsid w:val="009D7190"/>
    <w:rsid w:val="009E152A"/>
    <w:rsid w:val="009E3B98"/>
    <w:rsid w:val="009E3C76"/>
    <w:rsid w:val="009E49DE"/>
    <w:rsid w:val="009E532C"/>
    <w:rsid w:val="009E6DBE"/>
    <w:rsid w:val="009E79F3"/>
    <w:rsid w:val="009F1729"/>
    <w:rsid w:val="009F4F5A"/>
    <w:rsid w:val="00A0274C"/>
    <w:rsid w:val="00A048D7"/>
    <w:rsid w:val="00A04E4B"/>
    <w:rsid w:val="00A07BD6"/>
    <w:rsid w:val="00A124A1"/>
    <w:rsid w:val="00A13D54"/>
    <w:rsid w:val="00A13DDD"/>
    <w:rsid w:val="00A1549A"/>
    <w:rsid w:val="00A15631"/>
    <w:rsid w:val="00A163FD"/>
    <w:rsid w:val="00A165EB"/>
    <w:rsid w:val="00A200BB"/>
    <w:rsid w:val="00A22B1A"/>
    <w:rsid w:val="00A26328"/>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722C0"/>
    <w:rsid w:val="00A73EF8"/>
    <w:rsid w:val="00A757E8"/>
    <w:rsid w:val="00A77747"/>
    <w:rsid w:val="00A81B26"/>
    <w:rsid w:val="00A83497"/>
    <w:rsid w:val="00A9004C"/>
    <w:rsid w:val="00A905D4"/>
    <w:rsid w:val="00A925EC"/>
    <w:rsid w:val="00A94AD1"/>
    <w:rsid w:val="00AA4BF0"/>
    <w:rsid w:val="00AA6ABC"/>
    <w:rsid w:val="00AA78F6"/>
    <w:rsid w:val="00AB319C"/>
    <w:rsid w:val="00AC15F4"/>
    <w:rsid w:val="00AC7706"/>
    <w:rsid w:val="00AC77A8"/>
    <w:rsid w:val="00AD2AF9"/>
    <w:rsid w:val="00AD4FC6"/>
    <w:rsid w:val="00AD6217"/>
    <w:rsid w:val="00AD6AE4"/>
    <w:rsid w:val="00AE3176"/>
    <w:rsid w:val="00AF086E"/>
    <w:rsid w:val="00AF0E91"/>
    <w:rsid w:val="00AF7D5A"/>
    <w:rsid w:val="00B01A9F"/>
    <w:rsid w:val="00B02083"/>
    <w:rsid w:val="00B0331D"/>
    <w:rsid w:val="00B05EF9"/>
    <w:rsid w:val="00B05F20"/>
    <w:rsid w:val="00B11E02"/>
    <w:rsid w:val="00B12376"/>
    <w:rsid w:val="00B167F8"/>
    <w:rsid w:val="00B20386"/>
    <w:rsid w:val="00B222F5"/>
    <w:rsid w:val="00B22F9B"/>
    <w:rsid w:val="00B2561E"/>
    <w:rsid w:val="00B270CB"/>
    <w:rsid w:val="00B32019"/>
    <w:rsid w:val="00B33047"/>
    <w:rsid w:val="00B40994"/>
    <w:rsid w:val="00B411E5"/>
    <w:rsid w:val="00B41750"/>
    <w:rsid w:val="00B41EE8"/>
    <w:rsid w:val="00B4369A"/>
    <w:rsid w:val="00B47479"/>
    <w:rsid w:val="00B517CF"/>
    <w:rsid w:val="00B52BED"/>
    <w:rsid w:val="00B53EDF"/>
    <w:rsid w:val="00B554C1"/>
    <w:rsid w:val="00B55D2A"/>
    <w:rsid w:val="00B57B26"/>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536B"/>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733"/>
    <w:rsid w:val="00C01B87"/>
    <w:rsid w:val="00C02F9E"/>
    <w:rsid w:val="00C038E8"/>
    <w:rsid w:val="00C11DF3"/>
    <w:rsid w:val="00C13736"/>
    <w:rsid w:val="00C17842"/>
    <w:rsid w:val="00C20567"/>
    <w:rsid w:val="00C21F1D"/>
    <w:rsid w:val="00C22BA8"/>
    <w:rsid w:val="00C23034"/>
    <w:rsid w:val="00C24E69"/>
    <w:rsid w:val="00C24ECF"/>
    <w:rsid w:val="00C26ED6"/>
    <w:rsid w:val="00C35336"/>
    <w:rsid w:val="00C373D8"/>
    <w:rsid w:val="00C41FEC"/>
    <w:rsid w:val="00C46733"/>
    <w:rsid w:val="00C475C1"/>
    <w:rsid w:val="00C523C7"/>
    <w:rsid w:val="00C5378D"/>
    <w:rsid w:val="00C5381D"/>
    <w:rsid w:val="00C543D3"/>
    <w:rsid w:val="00C54933"/>
    <w:rsid w:val="00C574DD"/>
    <w:rsid w:val="00C57E43"/>
    <w:rsid w:val="00C6067A"/>
    <w:rsid w:val="00C6156C"/>
    <w:rsid w:val="00C6650B"/>
    <w:rsid w:val="00C677CE"/>
    <w:rsid w:val="00C715B2"/>
    <w:rsid w:val="00C71B0F"/>
    <w:rsid w:val="00C7223C"/>
    <w:rsid w:val="00C72CA5"/>
    <w:rsid w:val="00C73378"/>
    <w:rsid w:val="00C742B8"/>
    <w:rsid w:val="00C75ABE"/>
    <w:rsid w:val="00C769C3"/>
    <w:rsid w:val="00C80E27"/>
    <w:rsid w:val="00C80E59"/>
    <w:rsid w:val="00C83169"/>
    <w:rsid w:val="00C875ED"/>
    <w:rsid w:val="00C910D2"/>
    <w:rsid w:val="00C93645"/>
    <w:rsid w:val="00C969D8"/>
    <w:rsid w:val="00CA04B8"/>
    <w:rsid w:val="00CA0623"/>
    <w:rsid w:val="00CA4E85"/>
    <w:rsid w:val="00CA5439"/>
    <w:rsid w:val="00CA7BF7"/>
    <w:rsid w:val="00CB09DE"/>
    <w:rsid w:val="00CB1B00"/>
    <w:rsid w:val="00CB1B11"/>
    <w:rsid w:val="00CB1EAB"/>
    <w:rsid w:val="00CB2B83"/>
    <w:rsid w:val="00CB3310"/>
    <w:rsid w:val="00CB705E"/>
    <w:rsid w:val="00CB7D93"/>
    <w:rsid w:val="00CB7E39"/>
    <w:rsid w:val="00CC11CF"/>
    <w:rsid w:val="00CC3801"/>
    <w:rsid w:val="00CC5CB1"/>
    <w:rsid w:val="00CC7BF1"/>
    <w:rsid w:val="00CD443D"/>
    <w:rsid w:val="00CD6C64"/>
    <w:rsid w:val="00CE0E73"/>
    <w:rsid w:val="00CE376A"/>
    <w:rsid w:val="00CE4370"/>
    <w:rsid w:val="00CF1BAC"/>
    <w:rsid w:val="00CF1FAE"/>
    <w:rsid w:val="00CF7C9F"/>
    <w:rsid w:val="00D027C2"/>
    <w:rsid w:val="00D0501E"/>
    <w:rsid w:val="00D0736F"/>
    <w:rsid w:val="00D074A4"/>
    <w:rsid w:val="00D14E2A"/>
    <w:rsid w:val="00D155B3"/>
    <w:rsid w:val="00D162EF"/>
    <w:rsid w:val="00D172F0"/>
    <w:rsid w:val="00D22C2C"/>
    <w:rsid w:val="00D236EF"/>
    <w:rsid w:val="00D23BAC"/>
    <w:rsid w:val="00D24768"/>
    <w:rsid w:val="00D30CC3"/>
    <w:rsid w:val="00D32BED"/>
    <w:rsid w:val="00D32D9F"/>
    <w:rsid w:val="00D331F0"/>
    <w:rsid w:val="00D344F9"/>
    <w:rsid w:val="00D348FD"/>
    <w:rsid w:val="00D41045"/>
    <w:rsid w:val="00D472A3"/>
    <w:rsid w:val="00D4732F"/>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41A8"/>
    <w:rsid w:val="00D87FCA"/>
    <w:rsid w:val="00D92935"/>
    <w:rsid w:val="00D961FF"/>
    <w:rsid w:val="00D966F1"/>
    <w:rsid w:val="00D96CF7"/>
    <w:rsid w:val="00D97E6C"/>
    <w:rsid w:val="00DA0052"/>
    <w:rsid w:val="00DA2337"/>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1D38"/>
    <w:rsid w:val="00DE4DCA"/>
    <w:rsid w:val="00DE7CAD"/>
    <w:rsid w:val="00DF11DC"/>
    <w:rsid w:val="00DF2234"/>
    <w:rsid w:val="00DF3238"/>
    <w:rsid w:val="00DF43A0"/>
    <w:rsid w:val="00DF4486"/>
    <w:rsid w:val="00E0041F"/>
    <w:rsid w:val="00E00AD1"/>
    <w:rsid w:val="00E00E4C"/>
    <w:rsid w:val="00E014E6"/>
    <w:rsid w:val="00E04EE8"/>
    <w:rsid w:val="00E106FF"/>
    <w:rsid w:val="00E11B89"/>
    <w:rsid w:val="00E13646"/>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7FB"/>
    <w:rsid w:val="00E83D06"/>
    <w:rsid w:val="00E86E0E"/>
    <w:rsid w:val="00E924FF"/>
    <w:rsid w:val="00E9271D"/>
    <w:rsid w:val="00E935BB"/>
    <w:rsid w:val="00E9390C"/>
    <w:rsid w:val="00E94E7A"/>
    <w:rsid w:val="00E96DB0"/>
    <w:rsid w:val="00EA45B2"/>
    <w:rsid w:val="00EA59A1"/>
    <w:rsid w:val="00EA5F41"/>
    <w:rsid w:val="00EB15FF"/>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4A6C"/>
    <w:rsid w:val="00EE5B92"/>
    <w:rsid w:val="00EE7C0D"/>
    <w:rsid w:val="00EF2891"/>
    <w:rsid w:val="00EF29ED"/>
    <w:rsid w:val="00EF6335"/>
    <w:rsid w:val="00EF7E18"/>
    <w:rsid w:val="00F029D3"/>
    <w:rsid w:val="00F0308D"/>
    <w:rsid w:val="00F07C33"/>
    <w:rsid w:val="00F109FB"/>
    <w:rsid w:val="00F1343A"/>
    <w:rsid w:val="00F2001E"/>
    <w:rsid w:val="00F217BC"/>
    <w:rsid w:val="00F26499"/>
    <w:rsid w:val="00F26961"/>
    <w:rsid w:val="00F31D21"/>
    <w:rsid w:val="00F36EF5"/>
    <w:rsid w:val="00F372B6"/>
    <w:rsid w:val="00F40A33"/>
    <w:rsid w:val="00F4449B"/>
    <w:rsid w:val="00F507EC"/>
    <w:rsid w:val="00F52E6F"/>
    <w:rsid w:val="00F53533"/>
    <w:rsid w:val="00F538E3"/>
    <w:rsid w:val="00F53C3E"/>
    <w:rsid w:val="00F5426A"/>
    <w:rsid w:val="00F5477F"/>
    <w:rsid w:val="00F54814"/>
    <w:rsid w:val="00F606B5"/>
    <w:rsid w:val="00F625FC"/>
    <w:rsid w:val="00F63760"/>
    <w:rsid w:val="00F733B8"/>
    <w:rsid w:val="00F73A34"/>
    <w:rsid w:val="00F742D2"/>
    <w:rsid w:val="00F74677"/>
    <w:rsid w:val="00F75109"/>
    <w:rsid w:val="00F75710"/>
    <w:rsid w:val="00F8155A"/>
    <w:rsid w:val="00F822A6"/>
    <w:rsid w:val="00F84BAA"/>
    <w:rsid w:val="00F85777"/>
    <w:rsid w:val="00F85AAB"/>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B329F"/>
    <w:rsid w:val="00FB38A3"/>
    <w:rsid w:val="00FB52F3"/>
    <w:rsid w:val="00FB5547"/>
    <w:rsid w:val="00FB76DA"/>
    <w:rsid w:val="00FC2E68"/>
    <w:rsid w:val="00FC73F1"/>
    <w:rsid w:val="00FD03C6"/>
    <w:rsid w:val="00FD0CAB"/>
    <w:rsid w:val="00FD1394"/>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0A73"/>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0A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E0A7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0A73"/>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DBEBD4-B107-47E8-98EB-E482B312A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6418</Words>
  <Characters>207583</Characters>
  <Application>Microsoft Office Word</Application>
  <DocSecurity>0</DocSecurity>
  <Lines>1729</Lines>
  <Paragraphs>4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43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14</cp:revision>
  <cp:lastPrinted>2018-06-21T09:40:00Z</cp:lastPrinted>
  <dcterms:created xsi:type="dcterms:W3CDTF">2018-06-21T07:41:00Z</dcterms:created>
  <dcterms:modified xsi:type="dcterms:W3CDTF">2018-06-21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